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A13ACC">
              <w:tc>
                <w:tcPr>
                  <w:tcW w:w="1526" w:type="dxa"/>
                </w:tcPr>
                <w:p w:rsidR="00BC06F0" w:rsidRPr="0058708A" w:rsidRDefault="00BC06F0" w:rsidP="00A13ACC">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A13ACC">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A13ACC">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A13ACC">
                  <w:pPr>
                    <w:pStyle w:val="llb"/>
                    <w:jc w:val="center"/>
                    <w:rPr>
                      <w:rFonts w:asciiTheme="majorHAnsi" w:hAnsiTheme="majorHAnsi" w:cstheme="minorHAnsi"/>
                      <w:noProof/>
                    </w:rPr>
                  </w:pPr>
                </w:p>
              </w:tc>
              <w:tc>
                <w:tcPr>
                  <w:tcW w:w="2158" w:type="dxa"/>
                </w:tcPr>
                <w:p w:rsidR="00BC06F0" w:rsidRPr="0058708A" w:rsidRDefault="00BC06F0" w:rsidP="00A13ACC">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BC06F0" w:rsidRPr="00EE2E79" w:rsidTr="00BC06F0">
                                    <w:tc>
                                      <w:tcPr>
                                        <w:tcW w:w="1488" w:type="dxa"/>
                                      </w:tcPr>
                                      <w:p w:rsidR="00BC06F0" w:rsidRPr="00EE2E79" w:rsidRDefault="00BC06F0" w:rsidP="00A13ACC">
                                        <w:pPr>
                                          <w:pStyle w:val="llb"/>
                                          <w:rPr>
                                            <w:rFonts w:ascii="Arial" w:hAnsi="Arial" w:cs="Arial"/>
                                            <w:b/>
                                          </w:rPr>
                                        </w:pPr>
                                        <w:r w:rsidRPr="00EE2E79">
                                          <w:rPr>
                                            <w:rFonts w:ascii="Arial" w:hAnsi="Arial" w:cs="Arial"/>
                                            <w:b/>
                                          </w:rPr>
                                          <w:t>OE-NIK</w:t>
                                        </w:r>
                                      </w:p>
                                      <w:p w:rsidR="00BC06F0" w:rsidRPr="00EE2E79" w:rsidRDefault="00BC06F0" w:rsidP="00A13ACC">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BC06F0" w:rsidRPr="00EE2E79" w:rsidRDefault="00BC06F0" w:rsidP="00A13ACC">
                                        <w:pPr>
                                          <w:pStyle w:val="llb"/>
                                          <w:rPr>
                                            <w:rFonts w:ascii="Arial" w:hAnsi="Arial" w:cs="Arial"/>
                                          </w:rPr>
                                        </w:pPr>
                                        <w:r w:rsidRPr="00EE2E79">
                                          <w:rPr>
                                            <w:rFonts w:ascii="Arial" w:hAnsi="Arial" w:cs="Arial"/>
                                          </w:rPr>
                                          <w:t>Hallgató neve:</w:t>
                                        </w:r>
                                      </w:p>
                                      <w:p w:rsidR="00BC06F0" w:rsidRPr="00EE2E79" w:rsidRDefault="00BC06F0"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BC06F0" w:rsidRPr="00EE2E79" w:rsidRDefault="00BC06F0" w:rsidP="00A13ACC">
                                        <w:pPr>
                                          <w:pStyle w:val="llb"/>
                                          <w:jc w:val="right"/>
                                          <w:rPr>
                                            <w:rFonts w:ascii="Arial" w:hAnsi="Arial" w:cs="Arial"/>
                                            <w:b/>
                                          </w:rPr>
                                        </w:pPr>
                                        <w:proofErr w:type="spellStart"/>
                                        <w:r>
                                          <w:rPr>
                                            <w:rFonts w:ascii="Arial" w:hAnsi="Arial" w:cs="Arial"/>
                                            <w:b/>
                                          </w:rPr>
                                          <w:t>Simándi</w:t>
                                        </w:r>
                                        <w:proofErr w:type="spellEnd"/>
                                        <w:r>
                                          <w:rPr>
                                            <w:rFonts w:ascii="Arial" w:hAnsi="Arial" w:cs="Arial"/>
                                            <w:b/>
                                          </w:rPr>
                                          <w:t xml:space="preserve"> Gergely</w:t>
                                        </w:r>
                                      </w:p>
                                      <w:p w:rsidR="00BC06F0" w:rsidRPr="00EE2E79" w:rsidRDefault="00BC06F0" w:rsidP="00A13ACC">
                                        <w:pPr>
                                          <w:pStyle w:val="llb"/>
                                          <w:jc w:val="right"/>
                                          <w:rPr>
                                            <w:rFonts w:ascii="Arial" w:hAnsi="Arial" w:cs="Arial"/>
                                          </w:rPr>
                                        </w:pPr>
                                        <w:r w:rsidRPr="00EE2E79">
                                          <w:rPr>
                                            <w:rFonts w:ascii="Arial" w:hAnsi="Arial" w:cs="Arial"/>
                                            <w:b/>
                                          </w:rPr>
                                          <w:t>T-000123/FI12904</w:t>
                                        </w:r>
                                      </w:p>
                                    </w:tc>
                                  </w:tr>
                                </w:tbl>
                                <w:p w:rsidR="00BC06F0" w:rsidRDefault="00BC06F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BC06F0" w:rsidRPr="00EE2E79" w:rsidTr="00BC06F0">
                              <w:tc>
                                <w:tcPr>
                                  <w:tcW w:w="1488" w:type="dxa"/>
                                </w:tcPr>
                                <w:p w:rsidR="00BC06F0" w:rsidRPr="00EE2E79" w:rsidRDefault="00BC06F0" w:rsidP="00A13ACC">
                                  <w:pPr>
                                    <w:pStyle w:val="llb"/>
                                    <w:rPr>
                                      <w:rFonts w:ascii="Arial" w:hAnsi="Arial" w:cs="Arial"/>
                                      <w:b/>
                                    </w:rPr>
                                  </w:pPr>
                                  <w:r w:rsidRPr="00EE2E79">
                                    <w:rPr>
                                      <w:rFonts w:ascii="Arial" w:hAnsi="Arial" w:cs="Arial"/>
                                      <w:b/>
                                    </w:rPr>
                                    <w:t>OE-NIK</w:t>
                                  </w:r>
                                </w:p>
                                <w:p w:rsidR="00BC06F0" w:rsidRPr="00EE2E79" w:rsidRDefault="00BC06F0" w:rsidP="00A13ACC">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BC06F0" w:rsidRPr="00EE2E79" w:rsidRDefault="00BC06F0" w:rsidP="00A13ACC">
                                  <w:pPr>
                                    <w:pStyle w:val="llb"/>
                                    <w:rPr>
                                      <w:rFonts w:ascii="Arial" w:hAnsi="Arial" w:cs="Arial"/>
                                    </w:rPr>
                                  </w:pPr>
                                  <w:r w:rsidRPr="00EE2E79">
                                    <w:rPr>
                                      <w:rFonts w:ascii="Arial" w:hAnsi="Arial" w:cs="Arial"/>
                                    </w:rPr>
                                    <w:t>Hallgató neve:</w:t>
                                  </w:r>
                                </w:p>
                                <w:p w:rsidR="00BC06F0" w:rsidRPr="00EE2E79" w:rsidRDefault="00BC06F0"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BC06F0" w:rsidRPr="00EE2E79" w:rsidRDefault="00BC06F0" w:rsidP="00A13ACC">
                                  <w:pPr>
                                    <w:pStyle w:val="llb"/>
                                    <w:jc w:val="right"/>
                                    <w:rPr>
                                      <w:rFonts w:ascii="Arial" w:hAnsi="Arial" w:cs="Arial"/>
                                      <w:b/>
                                    </w:rPr>
                                  </w:pPr>
                                  <w:proofErr w:type="spellStart"/>
                                  <w:r>
                                    <w:rPr>
                                      <w:rFonts w:ascii="Arial" w:hAnsi="Arial" w:cs="Arial"/>
                                      <w:b/>
                                    </w:rPr>
                                    <w:t>Simándi</w:t>
                                  </w:r>
                                  <w:proofErr w:type="spellEnd"/>
                                  <w:r>
                                    <w:rPr>
                                      <w:rFonts w:ascii="Arial" w:hAnsi="Arial" w:cs="Arial"/>
                                      <w:b/>
                                    </w:rPr>
                                    <w:t xml:space="preserve"> Gergely</w:t>
                                  </w:r>
                                </w:p>
                                <w:p w:rsidR="00BC06F0" w:rsidRPr="00EE2E79" w:rsidRDefault="00BC06F0" w:rsidP="00A13ACC">
                                  <w:pPr>
                                    <w:pStyle w:val="llb"/>
                                    <w:jc w:val="right"/>
                                    <w:rPr>
                                      <w:rFonts w:ascii="Arial" w:hAnsi="Arial" w:cs="Arial"/>
                                    </w:rPr>
                                  </w:pPr>
                                  <w:r w:rsidRPr="00EE2E79">
                                    <w:rPr>
                                      <w:rFonts w:ascii="Arial" w:hAnsi="Arial" w:cs="Arial"/>
                                      <w:b/>
                                    </w:rPr>
                                    <w:t>T-000123/FI12904</w:t>
                                  </w:r>
                                </w:p>
                              </w:tc>
                            </w:tr>
                          </w:tbl>
                          <w:p w:rsidR="00BC06F0" w:rsidRDefault="00BC06F0"/>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06F0" w:rsidRDefault="00BC06F0"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BC06F0" w:rsidRDefault="00BC06F0"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5D573D" w:rsidRPr="0058708A" w:rsidRDefault="00F2142D" w:rsidP="005D573D">
      <w:pPr>
        <w:spacing w:before="4680" w:after="1560"/>
        <w:jc w:val="center"/>
        <w:rPr>
          <w:rFonts w:asciiTheme="majorHAnsi" w:hAnsiTheme="majorHAnsi" w:cstheme="minorHAnsi"/>
          <w:spacing w:val="22"/>
        </w:rPr>
      </w:pPr>
      <w:r w:rsidRPr="00377F14">
        <w:rPr>
          <w:color w:val="000000" w:themeColor="text1"/>
        </w:rPr>
        <w:br w:type="page"/>
      </w:r>
      <w:r w:rsidR="005D573D" w:rsidRPr="0058708A">
        <w:rPr>
          <w:rFonts w:asciiTheme="majorHAnsi" w:hAnsiTheme="majorHAnsi" w:cstheme="minorHAnsi"/>
          <w:spacing w:val="22"/>
        </w:rPr>
        <w:lastRenderedPageBreak/>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saját munkám ere</w:t>
      </w:r>
      <w:r w:rsidRPr="0058708A">
        <w:rPr>
          <w:rFonts w:asciiTheme="majorHAnsi" w:hAnsiTheme="majorHAnsi" w:cstheme="minorHAnsi"/>
        </w:rPr>
        <w:t>d</w:t>
      </w:r>
      <w:r w:rsidRPr="0058708A">
        <w:rPr>
          <w:rFonts w:asciiTheme="majorHAnsi" w:hAnsiTheme="majorHAnsi" w:cstheme="minorHAnsi"/>
        </w:rPr>
        <w:t xml:space="preserve">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w:t>
      </w:r>
      <w:r w:rsidRPr="0058708A">
        <w:rPr>
          <w:rFonts w:asciiTheme="majorHAnsi" w:hAnsiTheme="majorHAnsi" w:cstheme="minorHAnsi"/>
        </w:rPr>
        <w:t>e</w:t>
      </w:r>
      <w:r w:rsidRPr="0058708A">
        <w:rPr>
          <w:rFonts w:asciiTheme="majorHAnsi" w:hAnsiTheme="majorHAnsi" w:cstheme="minorHAnsi"/>
        </w:rPr>
        <w:t>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 xml:space="preserve">Budapest, </w:t>
      </w:r>
      <w:proofErr w:type="gramStart"/>
      <w:r>
        <w:rPr>
          <w:rFonts w:asciiTheme="majorHAnsi" w:hAnsiTheme="majorHAnsi" w:cstheme="minorHAnsi"/>
        </w:rPr>
        <w:t>20</w:t>
      </w:r>
      <w:r>
        <w:rPr>
          <w:rFonts w:asciiTheme="majorHAnsi" w:hAnsiTheme="majorHAnsi" w:cstheme="minorHAnsi"/>
        </w:rPr>
        <w:t>15</w:t>
      </w:r>
      <w:r w:rsidRPr="0058708A">
        <w:rPr>
          <w:rFonts w:asciiTheme="majorHAnsi" w:hAnsiTheme="majorHAnsi" w:cstheme="minorHAnsi"/>
        </w:rPr>
        <w:t xml:space="preserve"> ..</w:t>
      </w:r>
      <w:proofErr w:type="gramEnd"/>
      <w:r w:rsidRPr="0058708A">
        <w:rPr>
          <w:rFonts w:asciiTheme="majorHAnsi" w:hAnsiTheme="majorHAnsi" w:cstheme="minorHAnsi"/>
        </w:rPr>
        <w:t>........................................</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A13ACC">
        <w:tc>
          <w:tcPr>
            <w:tcW w:w="4606" w:type="dxa"/>
          </w:tcPr>
          <w:p w:rsidR="005D573D" w:rsidRPr="0058708A" w:rsidRDefault="005D573D" w:rsidP="00A13ACC">
            <w:pPr>
              <w:pStyle w:val="Szvegtrzs2"/>
              <w:rPr>
                <w:rFonts w:asciiTheme="majorHAnsi" w:hAnsiTheme="majorHAnsi" w:cstheme="minorHAnsi"/>
              </w:rPr>
            </w:pPr>
          </w:p>
        </w:tc>
        <w:tc>
          <w:tcPr>
            <w:tcW w:w="4111" w:type="dxa"/>
          </w:tcPr>
          <w:p w:rsidR="005D573D" w:rsidRPr="0058708A" w:rsidRDefault="005D573D" w:rsidP="00A13ACC">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A13ACC">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5D573D">
          <w:headerReference w:type="default" r:id="rId11"/>
          <w:pgSz w:w="11907" w:h="16840" w:code="9"/>
          <w:pgMar w:top="851" w:right="1134" w:bottom="1015" w:left="1701"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w:t>
      </w:r>
      <w:proofErr w:type="gramStart"/>
      <w:r w:rsidRPr="0058708A">
        <w:rPr>
          <w:rFonts w:asciiTheme="majorHAnsi" w:hAnsiTheme="majorHAnsi" w:cstheme="minorHAnsi"/>
        </w:rPr>
        <w:t>alulírott(</w:t>
      </w:r>
      <w:proofErr w:type="spellStart"/>
      <w:proofErr w:type="gramEnd"/>
      <w:r w:rsidRPr="0058708A">
        <w:rPr>
          <w:rFonts w:asciiTheme="majorHAnsi" w:hAnsiTheme="majorHAnsi" w:cstheme="minorHAnsi"/>
        </w:rPr>
        <w:t>ak</w:t>
      </w:r>
      <w:proofErr w:type="spellEnd"/>
      <w:r w:rsidRPr="0058708A">
        <w:rPr>
          <w:rFonts w:asciiTheme="majorHAnsi" w:hAnsiTheme="majorHAnsi" w:cstheme="minorHAnsi"/>
        </w:rPr>
        <w:t xml:space="preserve">), mint </w:t>
      </w:r>
      <w:r w:rsidRPr="0058708A">
        <w:rPr>
          <w:rFonts w:asciiTheme="majorHAnsi" w:hAnsiTheme="majorHAnsi" w:cstheme="minorHAnsi"/>
          <w:b/>
        </w:rPr>
        <w:t>Óbudai Egyetem Neumann János I</w:t>
      </w:r>
      <w:r w:rsidRPr="0058708A">
        <w:rPr>
          <w:rFonts w:asciiTheme="majorHAnsi" w:hAnsiTheme="majorHAnsi" w:cstheme="minorHAnsi"/>
          <w:b/>
        </w:rPr>
        <w:t>n</w:t>
      </w:r>
      <w:r w:rsidRPr="0058708A">
        <w:rPr>
          <w:rFonts w:asciiTheme="majorHAnsi" w:hAnsiTheme="majorHAnsi" w:cstheme="minorHAnsi"/>
          <w:b/>
        </w:rPr>
        <w:t>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proofErr w:type="gramStart"/>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w:t>
      </w:r>
      <w:r w:rsidRPr="0058708A">
        <w:rPr>
          <w:rFonts w:asciiTheme="majorHAnsi" w:hAnsiTheme="majorHAnsi" w:cstheme="minorHAnsi"/>
        </w:rPr>
        <w:t>k</w:t>
      </w:r>
      <w:r w:rsidRPr="0058708A">
        <w:rPr>
          <w:rFonts w:asciiTheme="majorHAnsi" w:hAnsiTheme="majorHAnsi" w:cstheme="minorHAnsi"/>
        </w:rPr>
        <w:t>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w:t>
      </w:r>
      <w:r w:rsidRPr="0058708A">
        <w:rPr>
          <w:rFonts w:asciiTheme="majorHAnsi" w:hAnsiTheme="majorHAnsi" w:cstheme="minorHAnsi"/>
        </w:rPr>
        <w:t>k</w:t>
      </w:r>
      <w:r w:rsidRPr="0058708A">
        <w:rPr>
          <w:rFonts w:asciiTheme="majorHAnsi" w:hAnsiTheme="majorHAnsi" w:cstheme="minorHAnsi"/>
        </w:rPr>
        <w:t>letét, a futtatandó programokat és forráskódot – bizalmasan kezeli, megőrzi, az abban foglaltakat – azok titkos volta miatt – további oktatási célra nem használja és nem adja ki harmadik fél számára.</w:t>
      </w:r>
      <w:proofErr w:type="gramEnd"/>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roofErr w:type="gramStart"/>
      <w:r w:rsidRPr="0058708A">
        <w:rPr>
          <w:rFonts w:asciiTheme="majorHAnsi" w:hAnsiTheme="majorHAnsi" w:cstheme="minorHAnsi"/>
        </w:rPr>
        <w:t>:……………………….</w:t>
      </w:r>
      <w:proofErr w:type="gramEnd"/>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roofErr w:type="gramStart"/>
      <w:r w:rsidRPr="0058708A">
        <w:rPr>
          <w:rFonts w:asciiTheme="majorHAnsi" w:hAnsiTheme="majorHAnsi" w:cstheme="minorHAnsi"/>
        </w:rPr>
        <w:t>:………………………</w:t>
      </w:r>
      <w:proofErr w:type="gramEnd"/>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w:t>
      </w:r>
      <w:r w:rsidRPr="0058708A">
        <w:rPr>
          <w:rFonts w:asciiTheme="majorHAnsi" w:hAnsiTheme="majorHAnsi" w:cstheme="minorHAnsi"/>
        </w:rPr>
        <w:t>s</w:t>
      </w:r>
      <w:r w:rsidRPr="0058708A">
        <w:rPr>
          <w:rFonts w:asciiTheme="majorHAnsi" w:hAnsiTheme="majorHAnsi" w:cstheme="minorHAnsi"/>
        </w:rPr>
        <w:t xml:space="preserve">ben foglalt feltételeket elfogadni, betartani, melyre aláírásával kötelezettséget vállal és melynek be nem tartásáért </w:t>
      </w:r>
      <w:proofErr w:type="gramStart"/>
      <w:r w:rsidRPr="0058708A">
        <w:rPr>
          <w:rFonts w:asciiTheme="majorHAnsi" w:hAnsiTheme="majorHAnsi" w:cstheme="minorHAnsi"/>
        </w:rPr>
        <w:t>ezen</w:t>
      </w:r>
      <w:proofErr w:type="gramEnd"/>
      <w:r w:rsidRPr="0058708A">
        <w:rPr>
          <w:rFonts w:asciiTheme="majorHAnsi" w:hAnsiTheme="majorHAnsi" w:cstheme="minorHAnsi"/>
        </w:rPr>
        <w:t xml:space="preserve">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w:t>
      </w:r>
      <w:r w:rsidRPr="0058708A">
        <w:rPr>
          <w:rFonts w:asciiTheme="majorHAnsi" w:hAnsiTheme="majorHAnsi" w:cstheme="minorHAnsi"/>
        </w:rPr>
        <w:t>s</w:t>
      </w:r>
      <w:r w:rsidRPr="0058708A">
        <w:rPr>
          <w:rFonts w:asciiTheme="majorHAnsi" w:hAnsiTheme="majorHAnsi" w:cstheme="minorHAnsi"/>
        </w:rPr>
        <w:t>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w:t>
      </w:r>
      <w:proofErr w:type="gramStart"/>
      <w:r w:rsidRPr="0058708A">
        <w:rPr>
          <w:rFonts w:asciiTheme="majorHAnsi" w:hAnsiTheme="majorHAnsi" w:cstheme="minorHAnsi"/>
        </w:rPr>
        <w:t xml:space="preserve">a </w:t>
      </w:r>
      <w:r w:rsidRPr="0058708A">
        <w:rPr>
          <w:rFonts w:asciiTheme="majorHAnsi" w:hAnsiTheme="majorHAnsi" w:cstheme="minorHAnsi"/>
          <w:b/>
        </w:rPr>
        <w:t>…</w:t>
      </w:r>
      <w:proofErr w:type="gramEnd"/>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w:t>
      </w:r>
      <w:proofErr w:type="gramStart"/>
      <w:r w:rsidRPr="0058708A">
        <w:rPr>
          <w:rFonts w:asciiTheme="majorHAnsi" w:hAnsiTheme="majorHAnsi" w:cstheme="minorHAnsi"/>
        </w:rPr>
        <w:t xml:space="preserve">úgy </w:t>
      </w:r>
      <w:r w:rsidRPr="0058708A">
        <w:rPr>
          <w:rFonts w:asciiTheme="majorHAnsi" w:hAnsiTheme="majorHAnsi" w:cstheme="minorHAnsi"/>
          <w:b/>
        </w:rPr>
        <w:t>…</w:t>
      </w:r>
      <w:proofErr w:type="gramEnd"/>
      <w:r w:rsidRPr="0058708A">
        <w:rPr>
          <w:rFonts w:asciiTheme="majorHAnsi" w:hAnsiTheme="majorHAnsi" w:cstheme="minorHAnsi"/>
          <w:b/>
        </w:rPr>
        <w:t>…..(cég n</w:t>
      </w:r>
      <w:r w:rsidRPr="0058708A">
        <w:rPr>
          <w:rFonts w:asciiTheme="majorHAnsi" w:hAnsiTheme="majorHAnsi" w:cstheme="minorHAnsi"/>
          <w:b/>
        </w:rPr>
        <w:t>e</w:t>
      </w:r>
      <w:r w:rsidRPr="0058708A">
        <w:rPr>
          <w:rFonts w:asciiTheme="majorHAnsi" w:hAnsiTheme="majorHAnsi" w:cstheme="minorHAnsi"/>
          <w:b/>
        </w:rPr>
        <w:t>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w:t>
      </w:r>
      <w:r w:rsidRPr="0058708A">
        <w:rPr>
          <w:rFonts w:asciiTheme="majorHAnsi" w:hAnsiTheme="majorHAnsi" w:cstheme="minorHAnsi"/>
        </w:rPr>
        <w:t>í</w:t>
      </w:r>
      <w:r w:rsidRPr="0058708A">
        <w:rPr>
          <w:rFonts w:asciiTheme="majorHAnsi" w:hAnsiTheme="majorHAnsi" w:cstheme="minorHAnsi"/>
        </w:rPr>
        <w:t>róság illetékességét kötik ki.</w:t>
      </w:r>
    </w:p>
    <w:p w:rsidR="005D573D" w:rsidRPr="0058708A" w:rsidRDefault="005D573D" w:rsidP="005D573D">
      <w:pPr>
        <w:ind w:left="360"/>
        <w:rPr>
          <w:rFonts w:asciiTheme="majorHAnsi" w:hAnsiTheme="majorHAnsi" w:cstheme="minorHAnsi"/>
        </w:rPr>
      </w:pPr>
      <w:r w:rsidRPr="0058708A">
        <w:rPr>
          <w:rFonts w:asciiTheme="majorHAnsi" w:hAnsiTheme="majorHAnsi" w:cstheme="minorHAnsi"/>
        </w:rPr>
        <w:t>Budapest, 20</w:t>
      </w:r>
      <w:proofErr w:type="gramStart"/>
      <w:r>
        <w:rPr>
          <w:rFonts w:asciiTheme="majorHAnsi" w:hAnsiTheme="majorHAnsi" w:cstheme="minorHAnsi"/>
        </w:rPr>
        <w:t>..</w:t>
      </w:r>
      <w:r w:rsidRPr="0058708A">
        <w:rPr>
          <w:rFonts w:asciiTheme="majorHAnsi" w:hAnsiTheme="majorHAnsi" w:cstheme="minorHAnsi"/>
        </w:rPr>
        <w:t>.</w:t>
      </w:r>
      <w:proofErr w:type="gramEnd"/>
      <w:r w:rsidRPr="0058708A">
        <w:rPr>
          <w:rFonts w:asciiTheme="majorHAnsi" w:hAnsiTheme="majorHAnsi" w:cstheme="minorHAnsi"/>
        </w:rPr>
        <w:t xml:space="preserve"> </w:t>
      </w:r>
    </w:p>
    <w:p w:rsidR="005D573D" w:rsidRPr="0058708A" w:rsidRDefault="005D573D" w:rsidP="005D573D">
      <w:pPr>
        <w:ind w:left="360"/>
        <w:rPr>
          <w:rFonts w:asciiTheme="majorHAnsi" w:hAnsiTheme="majorHAnsi" w:cstheme="minorHAnsi"/>
        </w:rPr>
      </w:pPr>
    </w:p>
    <w:p w:rsidR="005D573D" w:rsidRPr="0058708A" w:rsidRDefault="005D573D" w:rsidP="005D573D">
      <w:pPr>
        <w:ind w:left="360"/>
        <w:rPr>
          <w:rFonts w:asciiTheme="majorHAnsi" w:hAnsiTheme="majorHAnsi" w:cstheme="minorHAnsi"/>
        </w:rPr>
      </w:pP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1"/>
        <w:gridCol w:w="4467"/>
      </w:tblGrid>
      <w:tr w:rsidR="005D573D" w:rsidRPr="0058708A" w:rsidTr="00A13ACC">
        <w:tc>
          <w:tcPr>
            <w:tcW w:w="4606" w:type="dxa"/>
          </w:tcPr>
          <w:p w:rsidR="005D573D" w:rsidRPr="0058708A" w:rsidRDefault="005D573D" w:rsidP="00A13ACC">
            <w:pPr>
              <w:rPr>
                <w:rFonts w:asciiTheme="majorHAnsi" w:hAnsiTheme="majorHAnsi" w:cstheme="minorHAnsi"/>
              </w:rPr>
            </w:pPr>
          </w:p>
        </w:tc>
        <w:tc>
          <w:tcPr>
            <w:tcW w:w="4606" w:type="dxa"/>
          </w:tcPr>
          <w:p w:rsidR="005D573D" w:rsidRPr="0058708A" w:rsidRDefault="005D573D" w:rsidP="00A13ACC">
            <w:pPr>
              <w:rPr>
                <w:rFonts w:asciiTheme="majorHAnsi" w:hAnsiTheme="majorHAnsi" w:cstheme="minorHAnsi"/>
              </w:rPr>
            </w:pPr>
          </w:p>
        </w:tc>
      </w:tr>
      <w:tr w:rsidR="005D573D" w:rsidRPr="0058708A" w:rsidTr="00A13ACC">
        <w:tc>
          <w:tcPr>
            <w:tcW w:w="4606" w:type="dxa"/>
          </w:tcPr>
          <w:p w:rsidR="005D573D" w:rsidRPr="0058708A" w:rsidRDefault="005D573D" w:rsidP="00A13ACC">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A13ACC">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A13ACC">
        <w:tc>
          <w:tcPr>
            <w:tcW w:w="4606" w:type="dxa"/>
          </w:tcPr>
          <w:p w:rsidR="005D573D" w:rsidRPr="0058708A" w:rsidRDefault="005D573D" w:rsidP="00A13ACC">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A13ACC">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A13ACC">
        <w:tc>
          <w:tcPr>
            <w:tcW w:w="4606" w:type="dxa"/>
          </w:tcPr>
          <w:p w:rsidR="005D573D" w:rsidRPr="0058708A" w:rsidRDefault="005D573D" w:rsidP="00A13ACC">
            <w:pPr>
              <w:jc w:val="center"/>
              <w:rPr>
                <w:rFonts w:asciiTheme="majorHAnsi" w:hAnsiTheme="majorHAnsi" w:cstheme="minorHAnsi"/>
              </w:rPr>
            </w:pPr>
            <w:proofErr w:type="spellStart"/>
            <w:r w:rsidRPr="0058708A">
              <w:rPr>
                <w:rFonts w:asciiTheme="majorHAnsi" w:hAnsiTheme="majorHAnsi" w:cstheme="minorHAnsi"/>
              </w:rPr>
              <w:t>P.h</w:t>
            </w:r>
            <w:proofErr w:type="spellEnd"/>
            <w:r w:rsidRPr="0058708A">
              <w:rPr>
                <w:rFonts w:asciiTheme="majorHAnsi" w:hAnsiTheme="majorHAnsi" w:cstheme="minorHAnsi"/>
              </w:rPr>
              <w:t>.</w:t>
            </w:r>
          </w:p>
        </w:tc>
        <w:tc>
          <w:tcPr>
            <w:tcW w:w="4606" w:type="dxa"/>
          </w:tcPr>
          <w:p w:rsidR="005D573D" w:rsidRPr="0058708A" w:rsidRDefault="005D573D" w:rsidP="00A13ACC">
            <w:pPr>
              <w:jc w:val="center"/>
              <w:rPr>
                <w:rFonts w:asciiTheme="majorHAnsi" w:hAnsiTheme="majorHAnsi" w:cstheme="minorHAnsi"/>
              </w:rPr>
            </w:pPr>
            <w:proofErr w:type="spellStart"/>
            <w:r w:rsidRPr="0058708A">
              <w:rPr>
                <w:rFonts w:asciiTheme="majorHAnsi" w:hAnsiTheme="majorHAnsi" w:cstheme="minorHAnsi"/>
              </w:rPr>
              <w:t>P.h</w:t>
            </w:r>
            <w:proofErr w:type="spellEnd"/>
            <w:r w:rsidRPr="0058708A">
              <w:rPr>
                <w:rFonts w:asciiTheme="majorHAnsi" w:hAnsiTheme="majorHAnsi" w:cstheme="minorHAnsi"/>
              </w:rPr>
              <w:t>.</w:t>
            </w:r>
          </w:p>
        </w:tc>
      </w:tr>
    </w:tbl>
    <w:p w:rsidR="005D573D" w:rsidRPr="0058708A" w:rsidRDefault="005D573D" w:rsidP="005D573D">
      <w:pPr>
        <w:ind w:left="360"/>
        <w:rPr>
          <w:rFonts w:asciiTheme="majorHAnsi" w:hAnsiTheme="majorHAnsi" w:cstheme="minorHAnsi"/>
        </w:rPr>
      </w:pPr>
    </w:p>
    <w:p w:rsidR="005D573D" w:rsidRPr="0058708A" w:rsidRDefault="005D573D" w:rsidP="005D573D">
      <w:pPr>
        <w:rPr>
          <w:rFonts w:asciiTheme="majorHAnsi" w:hAnsiTheme="majorHAnsi" w:cstheme="minorHAnsi"/>
        </w:rPr>
        <w:sectPr w:rsidR="005D573D" w:rsidRPr="0058708A" w:rsidSect="005D573D">
          <w:headerReference w:type="default" r:id="rId12"/>
          <w:pgSz w:w="11907" w:h="16840" w:code="9"/>
          <w:pgMar w:top="851" w:right="1134" w:bottom="1015" w:left="1701" w:header="708" w:footer="708" w:gutter="0"/>
          <w:cols w:space="708"/>
          <w:titlePg/>
        </w:sectPr>
      </w:pPr>
    </w:p>
    <w:p w:rsidR="005D573D" w:rsidRPr="0058708A" w:rsidRDefault="005D573D" w:rsidP="005D573D">
      <w:pPr>
        <w:tabs>
          <w:tab w:val="left" w:pos="0"/>
        </w:tabs>
        <w:spacing w:after="240"/>
        <w:ind w:firstLine="0"/>
        <w:jc w:val="center"/>
        <w:rPr>
          <w:rFonts w:asciiTheme="majorHAnsi" w:hAnsiTheme="majorHAnsi" w:cstheme="minorHAnsi"/>
          <w:b/>
        </w:rPr>
      </w:pPr>
      <w:r w:rsidRPr="0058708A">
        <w:rPr>
          <w:rFonts w:asciiTheme="majorHAnsi" w:hAnsiTheme="majorHAnsi" w:cstheme="minorHAnsi"/>
          <w:b/>
        </w:rPr>
        <w:lastRenderedPageBreak/>
        <w:t>KONZULTÁCIÓS NAPLÓ</w:t>
      </w:r>
    </w:p>
    <w:p w:rsidR="005D573D" w:rsidRPr="0058708A" w:rsidRDefault="005D573D" w:rsidP="005D573D">
      <w:pPr>
        <w:tabs>
          <w:tab w:val="left" w:pos="0"/>
          <w:tab w:val="left" w:pos="2835"/>
          <w:tab w:val="left" w:pos="5670"/>
        </w:tabs>
        <w:rPr>
          <w:rFonts w:asciiTheme="majorHAnsi" w:hAnsiTheme="majorHAnsi" w:cstheme="minorHAnsi"/>
        </w:rPr>
      </w:pPr>
      <w:r w:rsidRPr="0058708A">
        <w:rPr>
          <w:rFonts w:asciiTheme="majorHAnsi" w:hAnsiTheme="majorHAnsi" w:cstheme="minorHAnsi"/>
        </w:rPr>
        <w:t>Hallgató neve:</w:t>
      </w:r>
      <w:r>
        <w:rPr>
          <w:rFonts w:asciiTheme="majorHAnsi" w:hAnsiTheme="majorHAnsi" w:cstheme="minorHAnsi"/>
        </w:rPr>
        <w:tab/>
      </w:r>
      <w:proofErr w:type="spellStart"/>
      <w:r w:rsidRPr="0058708A">
        <w:rPr>
          <w:rFonts w:asciiTheme="majorHAnsi" w:hAnsiTheme="majorHAnsi" w:cstheme="minorHAnsi"/>
        </w:rPr>
        <w:t>Neptun</w:t>
      </w:r>
      <w:proofErr w:type="spellEnd"/>
      <w:r w:rsidRPr="0058708A">
        <w:rPr>
          <w:rFonts w:asciiTheme="majorHAnsi" w:hAnsiTheme="majorHAnsi" w:cstheme="minorHAnsi"/>
        </w:rPr>
        <w:t xml:space="preserve"> Kód:</w:t>
      </w:r>
      <w:r w:rsidRPr="0058708A">
        <w:rPr>
          <w:rFonts w:asciiTheme="majorHAnsi" w:hAnsiTheme="majorHAnsi" w:cstheme="minorHAnsi"/>
        </w:rPr>
        <w:tab/>
        <w:t>Tagozat:</w:t>
      </w:r>
    </w:p>
    <w:p w:rsidR="005D573D" w:rsidRPr="0058708A" w:rsidRDefault="005D573D" w:rsidP="005D573D">
      <w:pPr>
        <w:tabs>
          <w:tab w:val="left" w:pos="0"/>
          <w:tab w:val="left" w:leader="dot" w:pos="2552"/>
          <w:tab w:val="left" w:pos="2835"/>
          <w:tab w:val="left" w:leader="dot" w:pos="4536"/>
          <w:tab w:val="left" w:pos="5670"/>
          <w:tab w:val="left" w:leader="dot" w:pos="7513"/>
        </w:tabs>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r>
        <w:rPr>
          <w:rFonts w:asciiTheme="majorHAnsi" w:hAnsiTheme="majorHAnsi" w:cstheme="minorHAnsi"/>
        </w:rPr>
        <w:tab/>
      </w:r>
      <w:r>
        <w:rPr>
          <w:rFonts w:asciiTheme="majorHAnsi" w:hAnsiTheme="majorHAnsi" w:cstheme="minorHAnsi"/>
        </w:rPr>
        <w:tab/>
      </w:r>
      <w:r>
        <w:rPr>
          <w:rFonts w:asciiTheme="majorHAnsi" w:hAnsiTheme="majorHAnsi" w:cstheme="minorHAnsi"/>
        </w:rPr>
        <w:tab/>
      </w:r>
    </w:p>
    <w:p w:rsidR="005D573D" w:rsidRPr="0058708A" w:rsidRDefault="005D573D" w:rsidP="005D573D">
      <w:pPr>
        <w:tabs>
          <w:tab w:val="left" w:pos="0"/>
          <w:tab w:val="center" w:pos="2835"/>
        </w:tabs>
        <w:spacing w:before="240"/>
        <w:rPr>
          <w:rFonts w:asciiTheme="majorHAnsi" w:hAnsiTheme="majorHAnsi" w:cstheme="minorHAnsi"/>
        </w:rPr>
      </w:pPr>
      <w:r w:rsidRPr="0058708A">
        <w:rPr>
          <w:rFonts w:asciiTheme="majorHAnsi" w:hAnsiTheme="majorHAnsi" w:cstheme="minorHAnsi"/>
        </w:rPr>
        <w:t>Telefon:</w:t>
      </w:r>
      <w:r w:rsidRPr="0058708A">
        <w:rPr>
          <w:rFonts w:asciiTheme="majorHAnsi" w:hAnsiTheme="majorHAnsi" w:cstheme="minorHAnsi"/>
        </w:rPr>
        <w:tab/>
      </w:r>
      <w:r w:rsidRPr="0058708A">
        <w:rPr>
          <w:rFonts w:asciiTheme="majorHAnsi" w:hAnsiTheme="majorHAnsi" w:cstheme="minorHAnsi"/>
        </w:rPr>
        <w:tab/>
        <w:t>Levelezési cím</w:t>
      </w:r>
      <w:r>
        <w:rPr>
          <w:rFonts w:asciiTheme="majorHAnsi" w:hAnsiTheme="majorHAnsi" w:cstheme="minorHAnsi"/>
        </w:rPr>
        <w:t xml:space="preserve"> (pl.: lakcím)</w:t>
      </w:r>
      <w:r w:rsidRPr="0058708A">
        <w:rPr>
          <w:rFonts w:asciiTheme="majorHAnsi" w:hAnsiTheme="majorHAnsi" w:cstheme="minorHAnsi"/>
        </w:rPr>
        <w:t>:</w:t>
      </w:r>
    </w:p>
    <w:p w:rsidR="005D573D" w:rsidRPr="0058708A" w:rsidRDefault="005D573D" w:rsidP="005D573D">
      <w:pPr>
        <w:tabs>
          <w:tab w:val="left" w:pos="0"/>
          <w:tab w:val="decimal" w:leader="dot" w:pos="2552"/>
          <w:tab w:val="decimal" w:pos="2694"/>
          <w:tab w:val="decimal" w:pos="2835"/>
          <w:tab w:val="decimal" w:leader="dot" w:pos="7655"/>
        </w:tabs>
        <w:rPr>
          <w:rFonts w:asciiTheme="majorHAnsi" w:hAnsiTheme="majorHAnsi" w:cstheme="minorHAnsi"/>
        </w:rPr>
      </w:pPr>
      <w:r w:rsidRPr="0058708A">
        <w:rPr>
          <w:rFonts w:asciiTheme="majorHAnsi" w:hAnsiTheme="majorHAnsi" w:cstheme="minorHAnsi"/>
        </w:rPr>
        <w:tab/>
      </w:r>
      <w:r>
        <w:rPr>
          <w:rFonts w:asciiTheme="majorHAnsi" w:hAnsiTheme="majorHAnsi" w:cstheme="minorHAnsi"/>
        </w:rPr>
        <w:tab/>
      </w:r>
      <w:r>
        <w:rPr>
          <w:rFonts w:asciiTheme="majorHAnsi" w:hAnsiTheme="majorHAnsi" w:cstheme="minorHAnsi"/>
        </w:rPr>
        <w:tab/>
      </w:r>
      <w:r>
        <w:rPr>
          <w:rFonts w:asciiTheme="majorHAnsi" w:hAnsiTheme="majorHAnsi" w:cstheme="minorHAnsi"/>
        </w:rPr>
        <w:tab/>
      </w:r>
    </w:p>
    <w:p w:rsidR="005D573D" w:rsidRPr="0058708A" w:rsidRDefault="005D573D" w:rsidP="005D573D">
      <w:pPr>
        <w:tabs>
          <w:tab w:val="left" w:pos="0"/>
        </w:tabs>
        <w:spacing w:before="240"/>
        <w:rPr>
          <w:rFonts w:asciiTheme="majorHAnsi" w:hAnsiTheme="majorHAnsi" w:cstheme="minorHAnsi"/>
        </w:rPr>
      </w:pPr>
      <w:r w:rsidRPr="0058708A">
        <w:rPr>
          <w:rFonts w:asciiTheme="majorHAnsi" w:hAnsiTheme="majorHAnsi" w:cstheme="minorHAnsi"/>
        </w:rPr>
        <w:t>Szakdolgozat</w:t>
      </w:r>
      <w:r>
        <w:rPr>
          <w:rFonts w:asciiTheme="majorHAnsi" w:hAnsiTheme="majorHAnsi" w:cstheme="minorHAnsi"/>
        </w:rPr>
        <w:t xml:space="preserve"> / Diplomamunka</w:t>
      </w:r>
      <w:r>
        <w:rPr>
          <w:rStyle w:val="Lbjegyzet-hivatkozs"/>
        </w:rPr>
        <w:footnoteReference w:id="2"/>
      </w:r>
      <w:r w:rsidRPr="0058708A">
        <w:rPr>
          <w:rFonts w:asciiTheme="majorHAnsi" w:hAnsiTheme="majorHAnsi" w:cstheme="minorHAnsi"/>
        </w:rPr>
        <w:t xml:space="preserve"> címe magyarul:</w:t>
      </w:r>
    </w:p>
    <w:p w:rsidR="005D573D" w:rsidRPr="0058708A" w:rsidRDefault="005D573D" w:rsidP="005D573D">
      <w:pPr>
        <w:tabs>
          <w:tab w:val="left" w:pos="0"/>
          <w:tab w:val="left" w:leader="dot" w:pos="7655"/>
        </w:tabs>
        <w:rPr>
          <w:rFonts w:asciiTheme="majorHAnsi" w:hAnsiTheme="majorHAnsi" w:cstheme="minorHAnsi"/>
        </w:rPr>
      </w:pPr>
      <w:r>
        <w:rPr>
          <w:rFonts w:asciiTheme="majorHAnsi" w:hAnsiTheme="majorHAnsi" w:cstheme="minorHAnsi"/>
        </w:rPr>
        <w:tab/>
      </w:r>
    </w:p>
    <w:p w:rsidR="005D573D" w:rsidRPr="0058708A" w:rsidRDefault="005D573D" w:rsidP="005D573D">
      <w:pPr>
        <w:tabs>
          <w:tab w:val="left" w:pos="0"/>
        </w:tabs>
        <w:spacing w:before="240"/>
        <w:rPr>
          <w:rFonts w:asciiTheme="majorHAnsi" w:hAnsiTheme="majorHAnsi" w:cstheme="minorHAnsi"/>
        </w:rPr>
      </w:pPr>
      <w:r w:rsidRPr="0058708A">
        <w:rPr>
          <w:rFonts w:asciiTheme="majorHAnsi" w:hAnsiTheme="majorHAnsi" w:cstheme="minorHAnsi"/>
        </w:rPr>
        <w:t xml:space="preserve">Szakdolgozat </w:t>
      </w:r>
      <w:r>
        <w:rPr>
          <w:rFonts w:asciiTheme="majorHAnsi" w:hAnsiTheme="majorHAnsi" w:cstheme="minorHAnsi"/>
        </w:rPr>
        <w:t>/ Diplomamunka</w:t>
      </w:r>
      <w:r>
        <w:rPr>
          <w:rStyle w:val="Lbjegyzet-hivatkozs"/>
        </w:rPr>
        <w:footnoteReference w:id="3"/>
      </w:r>
      <w:r w:rsidRPr="0058708A">
        <w:rPr>
          <w:rFonts w:asciiTheme="majorHAnsi" w:hAnsiTheme="majorHAnsi" w:cstheme="minorHAnsi"/>
        </w:rPr>
        <w:t xml:space="preserve"> címe angolul:</w:t>
      </w:r>
    </w:p>
    <w:p w:rsidR="005D573D" w:rsidRPr="0058708A" w:rsidRDefault="005D573D" w:rsidP="005D573D">
      <w:pPr>
        <w:tabs>
          <w:tab w:val="left" w:pos="0"/>
          <w:tab w:val="left" w:leader="dot" w:pos="7655"/>
        </w:tabs>
        <w:rPr>
          <w:rFonts w:asciiTheme="majorHAnsi" w:hAnsiTheme="majorHAnsi" w:cstheme="minorHAnsi"/>
        </w:rPr>
      </w:pPr>
      <w:r>
        <w:rPr>
          <w:rFonts w:asciiTheme="majorHAnsi" w:hAnsiTheme="majorHAnsi" w:cstheme="minorHAnsi"/>
        </w:rPr>
        <w:tab/>
      </w:r>
    </w:p>
    <w:p w:rsidR="005D573D" w:rsidRPr="0058708A" w:rsidRDefault="005D573D" w:rsidP="005D573D">
      <w:pPr>
        <w:tabs>
          <w:tab w:val="left" w:pos="0"/>
          <w:tab w:val="left" w:pos="3544"/>
        </w:tabs>
        <w:spacing w:before="240"/>
        <w:rPr>
          <w:rFonts w:asciiTheme="majorHAnsi" w:hAnsiTheme="majorHAnsi" w:cstheme="minorHAnsi"/>
        </w:rPr>
      </w:pPr>
      <w:r w:rsidRPr="0058708A">
        <w:rPr>
          <w:rFonts w:asciiTheme="majorHAnsi" w:hAnsiTheme="majorHAnsi" w:cstheme="minorHAnsi"/>
        </w:rPr>
        <w:t>Intézményi konzulens:</w:t>
      </w:r>
      <w:r w:rsidRPr="0058708A">
        <w:rPr>
          <w:rFonts w:asciiTheme="majorHAnsi" w:hAnsiTheme="majorHAnsi" w:cstheme="minorHAnsi"/>
        </w:rPr>
        <w:tab/>
      </w:r>
      <w:r w:rsidRPr="0058708A">
        <w:rPr>
          <w:rFonts w:asciiTheme="majorHAnsi" w:hAnsiTheme="majorHAnsi" w:cstheme="minorHAnsi"/>
        </w:rPr>
        <w:tab/>
        <w:t>Külső konzulens:</w:t>
      </w:r>
    </w:p>
    <w:p w:rsidR="005D573D" w:rsidRPr="0058708A" w:rsidRDefault="005D573D" w:rsidP="005D573D">
      <w:pPr>
        <w:tabs>
          <w:tab w:val="left" w:pos="0"/>
          <w:tab w:val="left" w:leader="dot" w:pos="3261"/>
          <w:tab w:val="left" w:pos="3544"/>
          <w:tab w:val="left" w:leader="dot" w:pos="7655"/>
        </w:tabs>
        <w:rPr>
          <w:rFonts w:asciiTheme="majorHAnsi" w:hAnsiTheme="majorHAnsi" w:cstheme="minorHAnsi"/>
        </w:rPr>
      </w:pPr>
      <w:r>
        <w:rPr>
          <w:rFonts w:asciiTheme="majorHAnsi" w:hAnsiTheme="majorHAnsi" w:cstheme="minorHAnsi"/>
        </w:rPr>
        <w:tab/>
      </w:r>
      <w:r>
        <w:rPr>
          <w:rFonts w:asciiTheme="majorHAnsi" w:hAnsiTheme="majorHAnsi" w:cstheme="minorHAnsi"/>
        </w:rPr>
        <w:tab/>
      </w:r>
      <w:r>
        <w:rPr>
          <w:rFonts w:asciiTheme="majorHAnsi" w:hAnsiTheme="majorHAnsi" w:cstheme="minorHAnsi"/>
        </w:rPr>
        <w:tab/>
      </w:r>
    </w:p>
    <w:p w:rsidR="005D573D" w:rsidRPr="0058708A" w:rsidRDefault="005D573D" w:rsidP="005D573D">
      <w:pPr>
        <w:tabs>
          <w:tab w:val="left" w:pos="0"/>
        </w:tabs>
        <w:spacing w:before="240"/>
        <w:rPr>
          <w:rFonts w:asciiTheme="majorHAnsi" w:hAnsiTheme="majorHAnsi" w:cstheme="minorHAnsi"/>
        </w:rPr>
      </w:pPr>
      <w:r w:rsidRPr="0058708A">
        <w:rPr>
          <w:rFonts w:asciiTheme="majorHAnsi" w:hAnsiTheme="majorHAnsi" w:cstheme="minorHAnsi"/>
        </w:rP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
        <w:gridCol w:w="1320"/>
        <w:gridCol w:w="4664"/>
        <w:gridCol w:w="2179"/>
      </w:tblGrid>
      <w:tr w:rsidR="005D573D" w:rsidRPr="0058708A" w:rsidTr="00A13ACC">
        <w:tc>
          <w:tcPr>
            <w:tcW w:w="545" w:type="dxa"/>
          </w:tcPr>
          <w:p w:rsidR="005D573D" w:rsidRPr="0058708A" w:rsidRDefault="005D573D" w:rsidP="00A13ACC">
            <w:pPr>
              <w:tabs>
                <w:tab w:val="left" w:pos="0"/>
              </w:tabs>
              <w:rPr>
                <w:rFonts w:asciiTheme="majorHAnsi" w:hAnsiTheme="majorHAnsi" w:cstheme="minorHAnsi"/>
                <w:b/>
              </w:rPr>
            </w:pPr>
            <w:proofErr w:type="spellStart"/>
            <w:r w:rsidRPr="0058708A">
              <w:rPr>
                <w:rFonts w:asciiTheme="majorHAnsi" w:hAnsiTheme="majorHAnsi" w:cstheme="minorHAnsi"/>
                <w:b/>
              </w:rPr>
              <w:t>Alk</w:t>
            </w:r>
            <w:proofErr w:type="spellEnd"/>
            <w:r w:rsidRPr="0058708A">
              <w:rPr>
                <w:rFonts w:asciiTheme="majorHAnsi" w:hAnsiTheme="majorHAnsi" w:cstheme="minorHAnsi"/>
                <w:b/>
              </w:rPr>
              <w:t>.</w:t>
            </w:r>
          </w:p>
        </w:tc>
        <w:tc>
          <w:tcPr>
            <w:tcW w:w="1363" w:type="dxa"/>
          </w:tcPr>
          <w:p w:rsidR="005D573D" w:rsidRPr="0058708A" w:rsidRDefault="005D573D" w:rsidP="00A13ACC">
            <w:pPr>
              <w:tabs>
                <w:tab w:val="left" w:pos="0"/>
              </w:tabs>
              <w:rPr>
                <w:rFonts w:asciiTheme="majorHAnsi" w:hAnsiTheme="majorHAnsi" w:cstheme="minorHAnsi"/>
                <w:b/>
              </w:rPr>
            </w:pPr>
            <w:r w:rsidRPr="0058708A">
              <w:rPr>
                <w:rFonts w:asciiTheme="majorHAnsi" w:hAnsiTheme="majorHAnsi" w:cstheme="minorHAnsi"/>
                <w:b/>
              </w:rPr>
              <w:t>Dátum</w:t>
            </w:r>
          </w:p>
        </w:tc>
        <w:tc>
          <w:tcPr>
            <w:tcW w:w="4999" w:type="dxa"/>
          </w:tcPr>
          <w:p w:rsidR="005D573D" w:rsidRPr="0058708A" w:rsidRDefault="005D573D" w:rsidP="00A13ACC">
            <w:pPr>
              <w:tabs>
                <w:tab w:val="left" w:pos="0"/>
              </w:tabs>
              <w:rPr>
                <w:rFonts w:asciiTheme="majorHAnsi" w:hAnsiTheme="majorHAnsi" w:cstheme="minorHAnsi"/>
                <w:b/>
              </w:rPr>
            </w:pPr>
            <w:r w:rsidRPr="0058708A">
              <w:rPr>
                <w:rFonts w:asciiTheme="majorHAnsi" w:hAnsiTheme="majorHAnsi" w:cstheme="minorHAnsi"/>
                <w:b/>
              </w:rPr>
              <w:t>Tartalom</w:t>
            </w:r>
          </w:p>
        </w:tc>
        <w:tc>
          <w:tcPr>
            <w:tcW w:w="2303" w:type="dxa"/>
          </w:tcPr>
          <w:p w:rsidR="005D573D" w:rsidRPr="0058708A" w:rsidRDefault="005D573D" w:rsidP="00A13ACC">
            <w:pPr>
              <w:tabs>
                <w:tab w:val="left" w:pos="0"/>
              </w:tabs>
              <w:rPr>
                <w:rFonts w:asciiTheme="majorHAnsi" w:hAnsiTheme="majorHAnsi" w:cstheme="minorHAnsi"/>
                <w:b/>
              </w:rPr>
            </w:pPr>
            <w:r w:rsidRPr="0058708A">
              <w:rPr>
                <w:rFonts w:asciiTheme="majorHAnsi" w:hAnsiTheme="majorHAnsi" w:cstheme="minorHAnsi"/>
                <w:b/>
              </w:rPr>
              <w:t>Aláírás</w:t>
            </w:r>
          </w:p>
        </w:tc>
      </w:tr>
      <w:tr w:rsidR="005D573D" w:rsidRPr="0058708A" w:rsidTr="00A13ACC">
        <w:tc>
          <w:tcPr>
            <w:tcW w:w="545" w:type="dxa"/>
          </w:tcPr>
          <w:p w:rsidR="005D573D" w:rsidRPr="0058708A" w:rsidRDefault="005D573D" w:rsidP="00A13ACC">
            <w:pPr>
              <w:tabs>
                <w:tab w:val="left" w:pos="0"/>
              </w:tabs>
              <w:rPr>
                <w:rFonts w:asciiTheme="majorHAnsi" w:hAnsiTheme="majorHAnsi" w:cstheme="minorHAnsi"/>
                <w:b/>
              </w:rPr>
            </w:pPr>
            <w:r w:rsidRPr="0058708A">
              <w:rPr>
                <w:rFonts w:asciiTheme="majorHAnsi" w:hAnsiTheme="majorHAnsi" w:cstheme="minorHAnsi"/>
                <w:b/>
              </w:rPr>
              <w:t>1.</w:t>
            </w:r>
          </w:p>
        </w:tc>
        <w:tc>
          <w:tcPr>
            <w:tcW w:w="1363" w:type="dxa"/>
          </w:tcPr>
          <w:p w:rsidR="005D573D" w:rsidRPr="0058708A" w:rsidRDefault="005D573D" w:rsidP="00A13ACC">
            <w:pPr>
              <w:tabs>
                <w:tab w:val="left" w:pos="0"/>
              </w:tabs>
              <w:rPr>
                <w:rFonts w:asciiTheme="majorHAnsi" w:hAnsiTheme="majorHAnsi" w:cstheme="minorHAnsi"/>
                <w:b/>
              </w:rPr>
            </w:pPr>
          </w:p>
        </w:tc>
        <w:tc>
          <w:tcPr>
            <w:tcW w:w="4999" w:type="dxa"/>
          </w:tcPr>
          <w:p w:rsidR="005D573D" w:rsidRPr="0058708A" w:rsidRDefault="005D573D" w:rsidP="00A13ACC">
            <w:pPr>
              <w:tabs>
                <w:tab w:val="left" w:pos="0"/>
              </w:tabs>
              <w:rPr>
                <w:rFonts w:asciiTheme="majorHAnsi" w:hAnsiTheme="majorHAnsi" w:cstheme="minorHAnsi"/>
                <w:b/>
              </w:rPr>
            </w:pPr>
          </w:p>
        </w:tc>
        <w:tc>
          <w:tcPr>
            <w:tcW w:w="2303" w:type="dxa"/>
          </w:tcPr>
          <w:p w:rsidR="005D573D" w:rsidRPr="0058708A" w:rsidRDefault="005D573D" w:rsidP="00A13ACC">
            <w:pPr>
              <w:tabs>
                <w:tab w:val="left" w:pos="0"/>
              </w:tabs>
              <w:rPr>
                <w:rFonts w:asciiTheme="majorHAnsi" w:hAnsiTheme="majorHAnsi" w:cstheme="minorHAnsi"/>
                <w:b/>
              </w:rPr>
            </w:pPr>
          </w:p>
        </w:tc>
      </w:tr>
      <w:tr w:rsidR="005D573D" w:rsidRPr="0058708A" w:rsidTr="00A13ACC">
        <w:tc>
          <w:tcPr>
            <w:tcW w:w="545" w:type="dxa"/>
          </w:tcPr>
          <w:p w:rsidR="005D573D" w:rsidRPr="0058708A" w:rsidRDefault="005D573D" w:rsidP="00A13ACC">
            <w:pPr>
              <w:tabs>
                <w:tab w:val="left" w:pos="0"/>
              </w:tabs>
              <w:rPr>
                <w:rFonts w:asciiTheme="majorHAnsi" w:hAnsiTheme="majorHAnsi" w:cstheme="minorHAnsi"/>
                <w:b/>
              </w:rPr>
            </w:pPr>
            <w:r w:rsidRPr="0058708A">
              <w:rPr>
                <w:rFonts w:asciiTheme="majorHAnsi" w:hAnsiTheme="majorHAnsi" w:cstheme="minorHAnsi"/>
                <w:b/>
              </w:rPr>
              <w:t>2.</w:t>
            </w:r>
          </w:p>
        </w:tc>
        <w:tc>
          <w:tcPr>
            <w:tcW w:w="1363" w:type="dxa"/>
          </w:tcPr>
          <w:p w:rsidR="005D573D" w:rsidRPr="0058708A" w:rsidRDefault="005D573D" w:rsidP="00A13ACC">
            <w:pPr>
              <w:tabs>
                <w:tab w:val="left" w:pos="0"/>
              </w:tabs>
              <w:rPr>
                <w:rFonts w:asciiTheme="majorHAnsi" w:hAnsiTheme="majorHAnsi" w:cstheme="minorHAnsi"/>
                <w:b/>
              </w:rPr>
            </w:pPr>
          </w:p>
        </w:tc>
        <w:tc>
          <w:tcPr>
            <w:tcW w:w="4999" w:type="dxa"/>
          </w:tcPr>
          <w:p w:rsidR="005D573D" w:rsidRPr="0058708A" w:rsidRDefault="005D573D" w:rsidP="00A13ACC">
            <w:pPr>
              <w:tabs>
                <w:tab w:val="left" w:pos="0"/>
              </w:tabs>
              <w:rPr>
                <w:rFonts w:asciiTheme="majorHAnsi" w:hAnsiTheme="majorHAnsi" w:cstheme="minorHAnsi"/>
                <w:b/>
              </w:rPr>
            </w:pPr>
          </w:p>
        </w:tc>
        <w:tc>
          <w:tcPr>
            <w:tcW w:w="2303" w:type="dxa"/>
          </w:tcPr>
          <w:p w:rsidR="005D573D" w:rsidRPr="0058708A" w:rsidRDefault="005D573D" w:rsidP="00A13ACC">
            <w:pPr>
              <w:tabs>
                <w:tab w:val="left" w:pos="0"/>
              </w:tabs>
              <w:rPr>
                <w:rFonts w:asciiTheme="majorHAnsi" w:hAnsiTheme="majorHAnsi" w:cstheme="minorHAnsi"/>
                <w:b/>
              </w:rPr>
            </w:pPr>
          </w:p>
        </w:tc>
      </w:tr>
      <w:tr w:rsidR="005D573D" w:rsidRPr="0058708A" w:rsidTr="00A13ACC">
        <w:tc>
          <w:tcPr>
            <w:tcW w:w="545" w:type="dxa"/>
          </w:tcPr>
          <w:p w:rsidR="005D573D" w:rsidRPr="0058708A" w:rsidRDefault="005D573D" w:rsidP="00A13ACC">
            <w:pPr>
              <w:tabs>
                <w:tab w:val="left" w:pos="0"/>
              </w:tabs>
              <w:rPr>
                <w:rFonts w:asciiTheme="majorHAnsi" w:hAnsiTheme="majorHAnsi" w:cstheme="minorHAnsi"/>
                <w:b/>
              </w:rPr>
            </w:pPr>
            <w:r w:rsidRPr="0058708A">
              <w:rPr>
                <w:rFonts w:asciiTheme="majorHAnsi" w:hAnsiTheme="majorHAnsi" w:cstheme="minorHAnsi"/>
                <w:b/>
              </w:rPr>
              <w:t>3.</w:t>
            </w:r>
          </w:p>
        </w:tc>
        <w:tc>
          <w:tcPr>
            <w:tcW w:w="1363" w:type="dxa"/>
          </w:tcPr>
          <w:p w:rsidR="005D573D" w:rsidRPr="0058708A" w:rsidRDefault="005D573D" w:rsidP="00A13ACC">
            <w:pPr>
              <w:tabs>
                <w:tab w:val="left" w:pos="0"/>
              </w:tabs>
              <w:rPr>
                <w:rFonts w:asciiTheme="majorHAnsi" w:hAnsiTheme="majorHAnsi" w:cstheme="minorHAnsi"/>
                <w:b/>
              </w:rPr>
            </w:pPr>
          </w:p>
        </w:tc>
        <w:tc>
          <w:tcPr>
            <w:tcW w:w="4999" w:type="dxa"/>
          </w:tcPr>
          <w:p w:rsidR="005D573D" w:rsidRPr="0058708A" w:rsidRDefault="005D573D" w:rsidP="00A13ACC">
            <w:pPr>
              <w:tabs>
                <w:tab w:val="left" w:pos="0"/>
              </w:tabs>
              <w:rPr>
                <w:rFonts w:asciiTheme="majorHAnsi" w:hAnsiTheme="majorHAnsi" w:cstheme="minorHAnsi"/>
                <w:b/>
              </w:rPr>
            </w:pPr>
          </w:p>
        </w:tc>
        <w:tc>
          <w:tcPr>
            <w:tcW w:w="2303" w:type="dxa"/>
          </w:tcPr>
          <w:p w:rsidR="005D573D" w:rsidRPr="0058708A" w:rsidRDefault="005D573D" w:rsidP="00A13ACC">
            <w:pPr>
              <w:tabs>
                <w:tab w:val="left" w:pos="0"/>
              </w:tabs>
              <w:rPr>
                <w:rFonts w:asciiTheme="majorHAnsi" w:hAnsiTheme="majorHAnsi" w:cstheme="minorHAnsi"/>
                <w:b/>
              </w:rPr>
            </w:pPr>
          </w:p>
        </w:tc>
      </w:tr>
      <w:tr w:rsidR="005D573D" w:rsidRPr="0058708A" w:rsidTr="00A13ACC">
        <w:tc>
          <w:tcPr>
            <w:tcW w:w="545" w:type="dxa"/>
          </w:tcPr>
          <w:p w:rsidR="005D573D" w:rsidRPr="0058708A" w:rsidRDefault="005D573D" w:rsidP="00A13ACC">
            <w:pPr>
              <w:tabs>
                <w:tab w:val="left" w:pos="0"/>
              </w:tabs>
              <w:rPr>
                <w:rFonts w:asciiTheme="majorHAnsi" w:hAnsiTheme="majorHAnsi" w:cstheme="minorHAnsi"/>
                <w:b/>
              </w:rPr>
            </w:pPr>
            <w:r w:rsidRPr="0058708A">
              <w:rPr>
                <w:rFonts w:asciiTheme="majorHAnsi" w:hAnsiTheme="majorHAnsi" w:cstheme="minorHAnsi"/>
                <w:b/>
              </w:rPr>
              <w:t>4.</w:t>
            </w:r>
          </w:p>
        </w:tc>
        <w:tc>
          <w:tcPr>
            <w:tcW w:w="1363" w:type="dxa"/>
          </w:tcPr>
          <w:p w:rsidR="005D573D" w:rsidRPr="0058708A" w:rsidRDefault="005D573D" w:rsidP="00A13ACC">
            <w:pPr>
              <w:tabs>
                <w:tab w:val="left" w:pos="0"/>
              </w:tabs>
              <w:rPr>
                <w:rFonts w:asciiTheme="majorHAnsi" w:hAnsiTheme="majorHAnsi" w:cstheme="minorHAnsi"/>
                <w:b/>
              </w:rPr>
            </w:pPr>
          </w:p>
        </w:tc>
        <w:tc>
          <w:tcPr>
            <w:tcW w:w="4999" w:type="dxa"/>
          </w:tcPr>
          <w:p w:rsidR="005D573D" w:rsidRPr="0058708A" w:rsidRDefault="005D573D" w:rsidP="00A13ACC">
            <w:pPr>
              <w:tabs>
                <w:tab w:val="left" w:pos="0"/>
              </w:tabs>
              <w:rPr>
                <w:rFonts w:asciiTheme="majorHAnsi" w:hAnsiTheme="majorHAnsi" w:cstheme="minorHAnsi"/>
                <w:b/>
              </w:rPr>
            </w:pPr>
          </w:p>
        </w:tc>
        <w:tc>
          <w:tcPr>
            <w:tcW w:w="2303" w:type="dxa"/>
          </w:tcPr>
          <w:p w:rsidR="005D573D" w:rsidRPr="0058708A" w:rsidRDefault="005D573D" w:rsidP="00A13ACC">
            <w:pPr>
              <w:tabs>
                <w:tab w:val="left" w:pos="0"/>
              </w:tabs>
              <w:rPr>
                <w:rFonts w:asciiTheme="majorHAnsi" w:hAnsiTheme="majorHAnsi" w:cstheme="minorHAnsi"/>
                <w:b/>
              </w:rPr>
            </w:pPr>
          </w:p>
        </w:tc>
      </w:tr>
    </w:tbl>
    <w:p w:rsidR="00007136" w:rsidRPr="0058708A" w:rsidRDefault="005D573D" w:rsidP="00007136">
      <w:pPr>
        <w:tabs>
          <w:tab w:val="left" w:pos="0"/>
        </w:tabs>
        <w:spacing w:before="120"/>
        <w:rPr>
          <w:rFonts w:asciiTheme="majorHAnsi" w:hAnsiTheme="majorHAnsi" w:cstheme="minorHAnsi"/>
        </w:rPr>
      </w:pPr>
      <w:r w:rsidRPr="0058708A">
        <w:rPr>
          <w:rFonts w:asciiTheme="majorHAnsi" w:hAnsiTheme="majorHAnsi" w:cstheme="minorHAnsi"/>
        </w:rPr>
        <w:t>A Konzultációs naplót összesen 4 alkalommal</w:t>
      </w:r>
      <w:r>
        <w:rPr>
          <w:rFonts w:asciiTheme="majorHAnsi" w:hAnsiTheme="majorHAnsi" w:cstheme="minorHAnsi"/>
        </w:rPr>
        <w:t>,</w:t>
      </w:r>
      <w:r w:rsidRPr="0058708A">
        <w:rPr>
          <w:rFonts w:asciiTheme="majorHAnsi" w:hAnsiTheme="majorHAnsi" w:cstheme="minorHAnsi"/>
        </w:rPr>
        <w:t xml:space="preserve"> az egyes konzultációk alkalmával kell láttamoztatni bármelyik konzulenssel.</w:t>
      </w:r>
      <w:r w:rsidR="00007136">
        <w:rPr>
          <w:rFonts w:asciiTheme="majorHAnsi" w:hAnsiTheme="majorHAnsi" w:cstheme="minorHAnsi"/>
        </w:rPr>
        <w:t xml:space="preserve"> </w:t>
      </w:r>
      <w:r w:rsidR="00007136" w:rsidRPr="0058708A">
        <w:rPr>
          <w:rFonts w:asciiTheme="majorHAnsi" w:hAnsiTheme="majorHAnsi" w:cstheme="minorHAnsi"/>
        </w:rPr>
        <w:t>A hallgató a Szakdolgozat I. / Szakdolgozat II.</w:t>
      </w:r>
      <w:r w:rsidR="00007136">
        <w:rPr>
          <w:rFonts w:asciiTheme="majorHAnsi" w:hAnsiTheme="majorHAnsi" w:cstheme="minorHAnsi"/>
        </w:rPr>
        <w:t xml:space="preserve"> (</w:t>
      </w:r>
      <w:proofErr w:type="spellStart"/>
      <w:r w:rsidR="00007136">
        <w:rPr>
          <w:rFonts w:asciiTheme="majorHAnsi" w:hAnsiTheme="majorHAnsi" w:cstheme="minorHAnsi"/>
        </w:rPr>
        <w:t>BSc</w:t>
      </w:r>
      <w:proofErr w:type="spellEnd"/>
      <w:r w:rsidR="00007136">
        <w:rPr>
          <w:rFonts w:asciiTheme="majorHAnsi" w:hAnsiTheme="majorHAnsi" w:cstheme="minorHAnsi"/>
        </w:rPr>
        <w:t xml:space="preserve">) </w:t>
      </w:r>
      <w:r w:rsidR="00007136">
        <w:rPr>
          <w:rFonts w:asciiTheme="majorHAnsi" w:hAnsiTheme="majorHAnsi" w:cstheme="minorHAnsi"/>
        </w:rPr>
        <w:lastRenderedPageBreak/>
        <w:t>vagy Diplomamunka 1 / Dipl</w:t>
      </w:r>
      <w:r w:rsidR="00007136">
        <w:rPr>
          <w:rFonts w:asciiTheme="majorHAnsi" w:hAnsiTheme="majorHAnsi" w:cstheme="minorHAnsi"/>
        </w:rPr>
        <w:t>o</w:t>
      </w:r>
      <w:r w:rsidR="00007136">
        <w:rPr>
          <w:rFonts w:asciiTheme="majorHAnsi" w:hAnsiTheme="majorHAnsi" w:cstheme="minorHAnsi"/>
        </w:rPr>
        <w:t>mamunka 2 / Diplomamunka 3 / Diplomamunka 4</w:t>
      </w:r>
      <w:r w:rsidR="00007136" w:rsidRPr="0058708A">
        <w:rPr>
          <w:rFonts w:asciiTheme="majorHAnsi" w:hAnsiTheme="majorHAnsi" w:cstheme="minorHAnsi"/>
        </w:rPr>
        <w:t xml:space="preserve"> </w:t>
      </w:r>
      <w:r w:rsidR="00007136">
        <w:rPr>
          <w:rStyle w:val="Lbjegyzet-hivatkozs"/>
        </w:rPr>
        <w:footnoteReference w:id="4"/>
      </w:r>
      <w:r w:rsidR="00007136" w:rsidRPr="0058708A">
        <w:rPr>
          <w:rFonts w:asciiTheme="majorHAnsi" w:hAnsiTheme="majorHAnsi" w:cstheme="minorHAnsi"/>
        </w:rPr>
        <w:t xml:space="preserve"> tantárgy követelményét teljesítette</w:t>
      </w:r>
      <w:r w:rsidR="00007136">
        <w:rPr>
          <w:rFonts w:asciiTheme="majorHAnsi" w:hAnsiTheme="majorHAnsi" w:cstheme="minorHAnsi"/>
        </w:rPr>
        <w:t xml:space="preserve">, beszámolóra / védésre </w:t>
      </w:r>
      <w:r w:rsidR="00007136">
        <w:rPr>
          <w:rStyle w:val="Lbjegyzet-hivatkozs"/>
          <w:rFonts w:asciiTheme="majorHAnsi" w:hAnsiTheme="majorHAnsi" w:cstheme="minorHAnsi"/>
        </w:rPr>
        <w:footnoteReference w:id="5"/>
      </w:r>
      <w:r w:rsidR="00007136">
        <w:rPr>
          <w:rFonts w:asciiTheme="majorHAnsi" w:hAnsiTheme="majorHAnsi" w:cstheme="minorHAnsi"/>
        </w:rPr>
        <w:t>bocsátható</w:t>
      </w:r>
      <w:r w:rsidR="00007136" w:rsidRPr="0058708A">
        <w:rPr>
          <w:rFonts w:asciiTheme="majorHAnsi" w:hAnsiTheme="majorHAnsi" w:cstheme="minorHAnsi"/>
        </w:rPr>
        <w:t>.</w:t>
      </w:r>
    </w:p>
    <w:p w:rsidR="005D573D" w:rsidRPr="0058708A" w:rsidRDefault="005D573D" w:rsidP="005D573D">
      <w:pPr>
        <w:tabs>
          <w:tab w:val="left" w:pos="0"/>
        </w:tabs>
        <w:spacing w:before="120" w:after="0"/>
        <w:rPr>
          <w:rFonts w:asciiTheme="majorHAnsi" w:hAnsiTheme="majorHAnsi" w:cstheme="minorHAnsi"/>
        </w:rPr>
      </w:pPr>
    </w:p>
    <w:p w:rsidR="005D573D" w:rsidRPr="0058708A" w:rsidRDefault="005D573D" w:rsidP="005D573D">
      <w:pPr>
        <w:tabs>
          <w:tab w:val="left" w:pos="0"/>
          <w:tab w:val="left" w:leader="dot" w:pos="3686"/>
        </w:tabs>
        <w:spacing w:before="120"/>
        <w:rPr>
          <w:rFonts w:asciiTheme="majorHAnsi" w:hAnsiTheme="majorHAnsi" w:cstheme="minorHAnsi"/>
        </w:rPr>
      </w:pPr>
      <w:r>
        <w:rPr>
          <w:rFonts w:asciiTheme="majorHAnsi" w:hAnsiTheme="majorHAnsi" w:cstheme="minorHAnsi"/>
        </w:rPr>
        <w:tab/>
      </w:r>
    </w:p>
    <w:p w:rsidR="005D573D" w:rsidRPr="0058708A" w:rsidRDefault="005D573D" w:rsidP="005D573D">
      <w:pPr>
        <w:tabs>
          <w:tab w:val="left" w:pos="0"/>
        </w:tabs>
        <w:spacing w:after="0"/>
        <w:rPr>
          <w:rFonts w:asciiTheme="majorHAnsi" w:hAnsiTheme="majorHAnsi" w:cstheme="minorHAnsi"/>
        </w:rPr>
      </w:pPr>
      <w:r w:rsidRPr="0058708A">
        <w:rPr>
          <w:rFonts w:asciiTheme="majorHAnsi" w:hAnsiTheme="majorHAnsi" w:cstheme="minorHAnsi"/>
        </w:rPr>
        <w:tab/>
        <w:t>Intézményi konzulens</w:t>
      </w:r>
    </w:p>
    <w:p w:rsidR="005D573D" w:rsidRDefault="005D573D" w:rsidP="005D573D">
      <w:pPr>
        <w:tabs>
          <w:tab w:val="left" w:pos="0"/>
        </w:tabs>
        <w:spacing w:before="240" w:after="0"/>
        <w:rPr>
          <w:rFonts w:asciiTheme="majorHAnsi" w:hAnsiTheme="majorHAnsi" w:cstheme="minorHAnsi"/>
        </w:rPr>
      </w:pPr>
      <w:r w:rsidRPr="0058708A">
        <w:rPr>
          <w:rFonts w:asciiTheme="majorHAnsi" w:hAnsiTheme="majorHAnsi" w:cstheme="minorHAnsi"/>
        </w:rPr>
        <w:t>Budapest, 20</w:t>
      </w:r>
      <w:proofErr w:type="gramStart"/>
      <w:r w:rsidRPr="0058708A">
        <w:rPr>
          <w:rFonts w:asciiTheme="majorHAnsi" w:hAnsiTheme="majorHAnsi" w:cstheme="minorHAnsi"/>
        </w:rPr>
        <w:t>............................................</w:t>
      </w:r>
      <w:proofErr w:type="gramEnd"/>
    </w:p>
    <w:p w:rsidR="005D573D" w:rsidRDefault="001E3B11">
      <w:pPr>
        <w:spacing w:after="160" w:line="259" w:lineRule="auto"/>
        <w:ind w:firstLine="0"/>
        <w:jc w:val="left"/>
        <w:rPr>
          <w:color w:val="000000" w:themeColor="text1"/>
        </w:rPr>
      </w:pPr>
      <w:r>
        <w:rPr>
          <w:color w:val="000000" w:themeColor="text1"/>
        </w:rPr>
        <w:br w:type="page"/>
      </w:r>
    </w:p>
    <w:p w:rsidR="00F2142D" w:rsidRPr="00377F14" w:rsidRDefault="00F2142D" w:rsidP="00BC06F0">
      <w:pPr>
        <w:spacing w:after="240"/>
        <w:ind w:firstLine="0"/>
        <w:rPr>
          <w:color w:val="000000" w:themeColor="text1"/>
        </w:rPr>
      </w:pPr>
    </w:p>
    <w:bookmarkStart w:id="0" w:name="_Toc407746408" w:displacedByCustomXml="next"/>
    <w:sdt>
      <w:sdtPr>
        <w:rPr>
          <w:b w:val="0"/>
          <w:bCs w:val="0"/>
          <w:caps w:val="0"/>
          <w:kern w:val="0"/>
          <w:sz w:val="24"/>
          <w:szCs w:val="24"/>
        </w:rPr>
        <w:id w:val="-2097089867"/>
        <w:docPartObj>
          <w:docPartGallery w:val="Table of Contents"/>
          <w:docPartUnique/>
        </w:docPartObj>
      </w:sdt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007136"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7746408" w:history="1">
            <w:r w:rsidR="00007136" w:rsidRPr="00612945">
              <w:rPr>
                <w:rStyle w:val="Hiperhivatkozs"/>
                <w:noProof/>
              </w:rPr>
              <w:t>Tartalomjegyzék</w:t>
            </w:r>
            <w:r w:rsidR="00007136">
              <w:rPr>
                <w:noProof/>
                <w:webHidden/>
              </w:rPr>
              <w:tab/>
            </w:r>
            <w:r w:rsidR="00007136">
              <w:rPr>
                <w:noProof/>
                <w:webHidden/>
              </w:rPr>
              <w:fldChar w:fldCharType="begin"/>
            </w:r>
            <w:r w:rsidR="00007136">
              <w:rPr>
                <w:noProof/>
                <w:webHidden/>
              </w:rPr>
              <w:instrText xml:space="preserve"> PAGEREF _Toc407746408 \h </w:instrText>
            </w:r>
            <w:r w:rsidR="00007136">
              <w:rPr>
                <w:noProof/>
                <w:webHidden/>
              </w:rPr>
            </w:r>
            <w:r w:rsidR="00007136">
              <w:rPr>
                <w:noProof/>
                <w:webHidden/>
              </w:rPr>
              <w:fldChar w:fldCharType="separate"/>
            </w:r>
            <w:r w:rsidR="00007136">
              <w:rPr>
                <w:noProof/>
                <w:webHidden/>
              </w:rPr>
              <w:t>6</w:t>
            </w:r>
            <w:r w:rsidR="00007136">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09" w:history="1">
            <w:r w:rsidRPr="00612945">
              <w:rPr>
                <w:rStyle w:val="Hiperhivatkozs"/>
                <w:noProof/>
              </w:rPr>
              <w:t>1</w:t>
            </w:r>
            <w:r>
              <w:rPr>
                <w:rFonts w:asciiTheme="minorHAnsi" w:eastAsiaTheme="minorEastAsia" w:hAnsiTheme="minorHAnsi" w:cstheme="minorBidi"/>
                <w:noProof/>
                <w:sz w:val="22"/>
                <w:szCs w:val="22"/>
              </w:rPr>
              <w:tab/>
            </w:r>
            <w:r w:rsidRPr="00612945">
              <w:rPr>
                <w:rStyle w:val="Hiperhivatkozs"/>
                <w:noProof/>
              </w:rPr>
              <w:t>Rendszer célja</w:t>
            </w:r>
            <w:r>
              <w:rPr>
                <w:noProof/>
                <w:webHidden/>
              </w:rPr>
              <w:tab/>
            </w:r>
            <w:r>
              <w:rPr>
                <w:noProof/>
                <w:webHidden/>
              </w:rPr>
              <w:fldChar w:fldCharType="begin"/>
            </w:r>
            <w:r>
              <w:rPr>
                <w:noProof/>
                <w:webHidden/>
              </w:rPr>
              <w:instrText xml:space="preserve"> PAGEREF _Toc407746409 \h </w:instrText>
            </w:r>
            <w:r>
              <w:rPr>
                <w:noProof/>
                <w:webHidden/>
              </w:rPr>
            </w:r>
            <w:r>
              <w:rPr>
                <w:noProof/>
                <w:webHidden/>
              </w:rPr>
              <w:fldChar w:fldCharType="separate"/>
            </w:r>
            <w:r>
              <w:rPr>
                <w:noProof/>
                <w:webHidden/>
              </w:rPr>
              <w:t>8</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0" w:history="1">
            <w:r w:rsidRPr="00612945">
              <w:rPr>
                <w:rStyle w:val="Hiperhivatkozs"/>
                <w:noProof/>
              </w:rPr>
              <w:t>1.1</w:t>
            </w:r>
            <w:r>
              <w:rPr>
                <w:rFonts w:asciiTheme="minorHAnsi" w:eastAsiaTheme="minorEastAsia" w:hAnsiTheme="minorHAnsi" w:cstheme="minorBidi"/>
                <w:noProof/>
                <w:sz w:val="22"/>
                <w:szCs w:val="22"/>
              </w:rPr>
              <w:tab/>
            </w:r>
            <w:r w:rsidRPr="00612945">
              <w:rPr>
                <w:rStyle w:val="Hiperhivatkozs"/>
                <w:noProof/>
              </w:rPr>
              <w:t>Észlelők munkájának támogatása</w:t>
            </w:r>
            <w:r>
              <w:rPr>
                <w:noProof/>
                <w:webHidden/>
              </w:rPr>
              <w:tab/>
            </w:r>
            <w:r>
              <w:rPr>
                <w:noProof/>
                <w:webHidden/>
              </w:rPr>
              <w:fldChar w:fldCharType="begin"/>
            </w:r>
            <w:r>
              <w:rPr>
                <w:noProof/>
                <w:webHidden/>
              </w:rPr>
              <w:instrText xml:space="preserve"> PAGEREF _Toc407746410 \h </w:instrText>
            </w:r>
            <w:r>
              <w:rPr>
                <w:noProof/>
                <w:webHidden/>
              </w:rPr>
            </w:r>
            <w:r>
              <w:rPr>
                <w:noProof/>
                <w:webHidden/>
              </w:rPr>
              <w:fldChar w:fldCharType="separate"/>
            </w:r>
            <w:r>
              <w:rPr>
                <w:noProof/>
                <w:webHidden/>
              </w:rPr>
              <w:t>8</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1" w:history="1">
            <w:r w:rsidRPr="00612945">
              <w:rPr>
                <w:rStyle w:val="Hiperhivatkozs"/>
                <w:noProof/>
              </w:rPr>
              <w:t>1.2</w:t>
            </w:r>
            <w:r>
              <w:rPr>
                <w:rFonts w:asciiTheme="minorHAnsi" w:eastAsiaTheme="minorEastAsia" w:hAnsiTheme="minorHAnsi" w:cstheme="minorBidi"/>
                <w:noProof/>
                <w:sz w:val="22"/>
                <w:szCs w:val="22"/>
              </w:rPr>
              <w:tab/>
            </w:r>
            <w:r w:rsidRPr="00612945">
              <w:rPr>
                <w:rStyle w:val="Hiperhivatkozs"/>
                <w:noProof/>
              </w:rPr>
              <w:t>Működtetés kényszerfeltételek mellett</w:t>
            </w:r>
            <w:r>
              <w:rPr>
                <w:noProof/>
                <w:webHidden/>
              </w:rPr>
              <w:tab/>
            </w:r>
            <w:r>
              <w:rPr>
                <w:noProof/>
                <w:webHidden/>
              </w:rPr>
              <w:fldChar w:fldCharType="begin"/>
            </w:r>
            <w:r>
              <w:rPr>
                <w:noProof/>
                <w:webHidden/>
              </w:rPr>
              <w:instrText xml:space="preserve"> PAGEREF _Toc407746411 \h </w:instrText>
            </w:r>
            <w:r>
              <w:rPr>
                <w:noProof/>
                <w:webHidden/>
              </w:rPr>
            </w:r>
            <w:r>
              <w:rPr>
                <w:noProof/>
                <w:webHidden/>
              </w:rPr>
              <w:fldChar w:fldCharType="separate"/>
            </w:r>
            <w:r>
              <w:rPr>
                <w:noProof/>
                <w:webHidden/>
              </w:rPr>
              <w:t>9</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12" w:history="1">
            <w:r w:rsidRPr="00612945">
              <w:rPr>
                <w:rStyle w:val="Hiperhivatkozs"/>
                <w:noProof/>
              </w:rPr>
              <w:t>2</w:t>
            </w:r>
            <w:r>
              <w:rPr>
                <w:rFonts w:asciiTheme="minorHAnsi" w:eastAsiaTheme="minorEastAsia" w:hAnsiTheme="minorHAnsi" w:cstheme="minorBidi"/>
                <w:noProof/>
                <w:sz w:val="22"/>
                <w:szCs w:val="22"/>
              </w:rPr>
              <w:tab/>
            </w:r>
            <w:r w:rsidRPr="00612945">
              <w:rPr>
                <w:rStyle w:val="Hiperhivatkozs"/>
                <w:noProof/>
              </w:rPr>
              <w:t>Borultság vizsgálata és felhőtípusok osztályozása</w:t>
            </w:r>
            <w:r>
              <w:rPr>
                <w:noProof/>
                <w:webHidden/>
              </w:rPr>
              <w:tab/>
            </w:r>
            <w:r>
              <w:rPr>
                <w:noProof/>
                <w:webHidden/>
              </w:rPr>
              <w:fldChar w:fldCharType="begin"/>
            </w:r>
            <w:r>
              <w:rPr>
                <w:noProof/>
                <w:webHidden/>
              </w:rPr>
              <w:instrText xml:space="preserve"> PAGEREF _Toc407746412 \h </w:instrText>
            </w:r>
            <w:r>
              <w:rPr>
                <w:noProof/>
                <w:webHidden/>
              </w:rPr>
            </w:r>
            <w:r>
              <w:rPr>
                <w:noProof/>
                <w:webHidden/>
              </w:rPr>
              <w:fldChar w:fldCharType="separate"/>
            </w:r>
            <w:r>
              <w:rPr>
                <w:noProof/>
                <w:webHidden/>
              </w:rPr>
              <w:t>12</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3" w:history="1">
            <w:r w:rsidRPr="00612945">
              <w:rPr>
                <w:rStyle w:val="Hiperhivatkozs"/>
                <w:noProof/>
              </w:rPr>
              <w:t>2.1</w:t>
            </w:r>
            <w:r>
              <w:rPr>
                <w:rFonts w:asciiTheme="minorHAnsi" w:eastAsiaTheme="minorEastAsia" w:hAnsiTheme="minorHAnsi" w:cstheme="minorBidi"/>
                <w:noProof/>
                <w:sz w:val="22"/>
                <w:szCs w:val="22"/>
              </w:rPr>
              <w:tab/>
            </w:r>
            <w:r w:rsidRPr="00612945">
              <w:rPr>
                <w:rStyle w:val="Hiperhivatkozs"/>
                <w:noProof/>
              </w:rPr>
              <w:t>Cél meghatározása</w:t>
            </w:r>
            <w:r>
              <w:rPr>
                <w:noProof/>
                <w:webHidden/>
              </w:rPr>
              <w:tab/>
            </w:r>
            <w:r>
              <w:rPr>
                <w:noProof/>
                <w:webHidden/>
              </w:rPr>
              <w:fldChar w:fldCharType="begin"/>
            </w:r>
            <w:r>
              <w:rPr>
                <w:noProof/>
                <w:webHidden/>
              </w:rPr>
              <w:instrText xml:space="preserve"> PAGEREF _Toc407746413 \h </w:instrText>
            </w:r>
            <w:r>
              <w:rPr>
                <w:noProof/>
                <w:webHidden/>
              </w:rPr>
            </w:r>
            <w:r>
              <w:rPr>
                <w:noProof/>
                <w:webHidden/>
              </w:rPr>
              <w:fldChar w:fldCharType="separate"/>
            </w:r>
            <w:r>
              <w:rPr>
                <w:noProof/>
                <w:webHidden/>
              </w:rPr>
              <w:t>12</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4" w:history="1">
            <w:r w:rsidRPr="00612945">
              <w:rPr>
                <w:rStyle w:val="Hiperhivatkozs"/>
                <w:noProof/>
              </w:rPr>
              <w:t>2.2</w:t>
            </w:r>
            <w:r>
              <w:rPr>
                <w:rFonts w:asciiTheme="minorHAnsi" w:eastAsiaTheme="minorEastAsia" w:hAnsiTheme="minorHAnsi" w:cstheme="minorBidi"/>
                <w:noProof/>
                <w:sz w:val="22"/>
                <w:szCs w:val="22"/>
              </w:rPr>
              <w:tab/>
            </w:r>
            <w:r w:rsidRPr="00612945">
              <w:rPr>
                <w:rStyle w:val="Hiperhivatkozs"/>
                <w:noProof/>
              </w:rPr>
              <w:t>Felhők fajtái és jellemzői</w:t>
            </w:r>
            <w:r>
              <w:rPr>
                <w:noProof/>
                <w:webHidden/>
              </w:rPr>
              <w:tab/>
            </w:r>
            <w:r>
              <w:rPr>
                <w:noProof/>
                <w:webHidden/>
              </w:rPr>
              <w:fldChar w:fldCharType="begin"/>
            </w:r>
            <w:r>
              <w:rPr>
                <w:noProof/>
                <w:webHidden/>
              </w:rPr>
              <w:instrText xml:space="preserve"> PAGEREF _Toc407746414 \h </w:instrText>
            </w:r>
            <w:r>
              <w:rPr>
                <w:noProof/>
                <w:webHidden/>
              </w:rPr>
            </w:r>
            <w:r>
              <w:rPr>
                <w:noProof/>
                <w:webHidden/>
              </w:rPr>
              <w:fldChar w:fldCharType="separate"/>
            </w:r>
            <w:r>
              <w:rPr>
                <w:noProof/>
                <w:webHidden/>
              </w:rPr>
              <w:t>13</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5" w:history="1">
            <w:r w:rsidRPr="00612945">
              <w:rPr>
                <w:rStyle w:val="Hiperhivatkozs"/>
                <w:noProof/>
              </w:rPr>
              <w:t>2.3</w:t>
            </w:r>
            <w:r>
              <w:rPr>
                <w:rFonts w:asciiTheme="minorHAnsi" w:eastAsiaTheme="minorEastAsia" w:hAnsiTheme="minorHAnsi" w:cstheme="minorBidi"/>
                <w:noProof/>
                <w:sz w:val="22"/>
                <w:szCs w:val="22"/>
              </w:rPr>
              <w:tab/>
            </w:r>
            <w:r w:rsidRPr="00612945">
              <w:rPr>
                <w:rStyle w:val="Hiperhivatkozs"/>
                <w:noProof/>
              </w:rPr>
              <w:t>Probléma elemzése</w:t>
            </w:r>
            <w:r>
              <w:rPr>
                <w:noProof/>
                <w:webHidden/>
              </w:rPr>
              <w:tab/>
            </w:r>
            <w:r>
              <w:rPr>
                <w:noProof/>
                <w:webHidden/>
              </w:rPr>
              <w:fldChar w:fldCharType="begin"/>
            </w:r>
            <w:r>
              <w:rPr>
                <w:noProof/>
                <w:webHidden/>
              </w:rPr>
              <w:instrText xml:space="preserve"> PAGEREF _Toc407746415 \h </w:instrText>
            </w:r>
            <w:r>
              <w:rPr>
                <w:noProof/>
                <w:webHidden/>
              </w:rPr>
            </w:r>
            <w:r>
              <w:rPr>
                <w:noProof/>
                <w:webHidden/>
              </w:rPr>
              <w:fldChar w:fldCharType="separate"/>
            </w:r>
            <w:r>
              <w:rPr>
                <w:noProof/>
                <w:webHidden/>
              </w:rPr>
              <w:t>17</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6" w:history="1">
            <w:r w:rsidRPr="00612945">
              <w:rPr>
                <w:rStyle w:val="Hiperhivatkozs"/>
                <w:noProof/>
              </w:rPr>
              <w:t>2.4</w:t>
            </w:r>
            <w:r>
              <w:rPr>
                <w:rFonts w:asciiTheme="minorHAnsi" w:eastAsiaTheme="minorEastAsia" w:hAnsiTheme="minorHAnsi" w:cstheme="minorBidi"/>
                <w:noProof/>
                <w:sz w:val="22"/>
                <w:szCs w:val="22"/>
              </w:rPr>
              <w:tab/>
            </w:r>
            <w:r w:rsidRPr="00612945">
              <w:rPr>
                <w:rStyle w:val="Hiperhivatkozs"/>
                <w:noProof/>
              </w:rPr>
              <w:t>Hasonló rendszerek</w:t>
            </w:r>
            <w:r>
              <w:rPr>
                <w:noProof/>
                <w:webHidden/>
              </w:rPr>
              <w:tab/>
            </w:r>
            <w:r>
              <w:rPr>
                <w:noProof/>
                <w:webHidden/>
              </w:rPr>
              <w:fldChar w:fldCharType="begin"/>
            </w:r>
            <w:r>
              <w:rPr>
                <w:noProof/>
                <w:webHidden/>
              </w:rPr>
              <w:instrText xml:space="preserve"> PAGEREF _Toc407746416 \h </w:instrText>
            </w:r>
            <w:r>
              <w:rPr>
                <w:noProof/>
                <w:webHidden/>
              </w:rPr>
            </w:r>
            <w:r>
              <w:rPr>
                <w:noProof/>
                <w:webHidden/>
              </w:rPr>
              <w:fldChar w:fldCharType="separate"/>
            </w:r>
            <w:r>
              <w:rPr>
                <w:noProof/>
                <w:webHidden/>
              </w:rPr>
              <w:t>17</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7" w:history="1">
            <w:r w:rsidRPr="00612945">
              <w:rPr>
                <w:rStyle w:val="Hiperhivatkozs"/>
                <w:noProof/>
              </w:rPr>
              <w:t>2.5</w:t>
            </w:r>
            <w:r>
              <w:rPr>
                <w:rFonts w:asciiTheme="minorHAnsi" w:eastAsiaTheme="minorEastAsia" w:hAnsiTheme="minorHAnsi" w:cstheme="minorBidi"/>
                <w:noProof/>
                <w:sz w:val="22"/>
                <w:szCs w:val="22"/>
              </w:rPr>
              <w:tab/>
            </w:r>
            <w:r w:rsidRPr="00612945">
              <w:rPr>
                <w:rStyle w:val="Hiperhivatkozs"/>
                <w:noProof/>
              </w:rPr>
              <w:t>Borultság vizsgálata hibrid küszöböléses algoritmussal</w:t>
            </w:r>
            <w:r>
              <w:rPr>
                <w:noProof/>
                <w:webHidden/>
              </w:rPr>
              <w:tab/>
            </w:r>
            <w:r>
              <w:rPr>
                <w:noProof/>
                <w:webHidden/>
              </w:rPr>
              <w:fldChar w:fldCharType="begin"/>
            </w:r>
            <w:r>
              <w:rPr>
                <w:noProof/>
                <w:webHidden/>
              </w:rPr>
              <w:instrText xml:space="preserve"> PAGEREF _Toc407746417 \h </w:instrText>
            </w:r>
            <w:r>
              <w:rPr>
                <w:noProof/>
                <w:webHidden/>
              </w:rPr>
            </w:r>
            <w:r>
              <w:rPr>
                <w:noProof/>
                <w:webHidden/>
              </w:rPr>
              <w:fldChar w:fldCharType="separate"/>
            </w:r>
            <w:r>
              <w:rPr>
                <w:noProof/>
                <w:webHidden/>
              </w:rPr>
              <w:t>18</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8" w:history="1">
            <w:r w:rsidRPr="00612945">
              <w:rPr>
                <w:rStyle w:val="Hiperhivatkozs"/>
                <w:noProof/>
              </w:rPr>
              <w:t>2.6</w:t>
            </w:r>
            <w:r>
              <w:rPr>
                <w:rFonts w:asciiTheme="minorHAnsi" w:eastAsiaTheme="minorEastAsia" w:hAnsiTheme="minorHAnsi" w:cstheme="minorBidi"/>
                <w:noProof/>
                <w:sz w:val="22"/>
                <w:szCs w:val="22"/>
              </w:rPr>
              <w:tab/>
            </w:r>
            <w:r w:rsidRPr="00612945">
              <w:rPr>
                <w:rStyle w:val="Hiperhivatkozs"/>
                <w:noProof/>
              </w:rPr>
              <w:t>Borultság vizsgálata szaturáció méréssel</w:t>
            </w:r>
            <w:r>
              <w:rPr>
                <w:noProof/>
                <w:webHidden/>
              </w:rPr>
              <w:tab/>
            </w:r>
            <w:r>
              <w:rPr>
                <w:noProof/>
                <w:webHidden/>
              </w:rPr>
              <w:fldChar w:fldCharType="begin"/>
            </w:r>
            <w:r>
              <w:rPr>
                <w:noProof/>
                <w:webHidden/>
              </w:rPr>
              <w:instrText xml:space="preserve"> PAGEREF _Toc407746418 \h </w:instrText>
            </w:r>
            <w:r>
              <w:rPr>
                <w:noProof/>
                <w:webHidden/>
              </w:rPr>
            </w:r>
            <w:r>
              <w:rPr>
                <w:noProof/>
                <w:webHidden/>
              </w:rPr>
              <w:fldChar w:fldCharType="separate"/>
            </w:r>
            <w:r>
              <w:rPr>
                <w:noProof/>
                <w:webHidden/>
              </w:rPr>
              <w:t>21</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19" w:history="1">
            <w:r w:rsidRPr="00612945">
              <w:rPr>
                <w:rStyle w:val="Hiperhivatkozs"/>
                <w:noProof/>
              </w:rPr>
              <w:t>2.7</w:t>
            </w:r>
            <w:r>
              <w:rPr>
                <w:rFonts w:asciiTheme="minorHAnsi" w:eastAsiaTheme="minorEastAsia" w:hAnsiTheme="minorHAnsi" w:cstheme="minorBidi"/>
                <w:noProof/>
                <w:sz w:val="22"/>
                <w:szCs w:val="22"/>
              </w:rPr>
              <w:tab/>
            </w:r>
            <w:r w:rsidRPr="00612945">
              <w:rPr>
                <w:rStyle w:val="Hiperhivatkozs"/>
                <w:noProof/>
              </w:rPr>
              <w:t>Borultság vizsgálat megvalósítása</w:t>
            </w:r>
            <w:r>
              <w:rPr>
                <w:noProof/>
                <w:webHidden/>
              </w:rPr>
              <w:tab/>
            </w:r>
            <w:r>
              <w:rPr>
                <w:noProof/>
                <w:webHidden/>
              </w:rPr>
              <w:fldChar w:fldCharType="begin"/>
            </w:r>
            <w:r>
              <w:rPr>
                <w:noProof/>
                <w:webHidden/>
              </w:rPr>
              <w:instrText xml:space="preserve"> PAGEREF _Toc407746419 \h </w:instrText>
            </w:r>
            <w:r>
              <w:rPr>
                <w:noProof/>
                <w:webHidden/>
              </w:rPr>
            </w:r>
            <w:r>
              <w:rPr>
                <w:noProof/>
                <w:webHidden/>
              </w:rPr>
              <w:fldChar w:fldCharType="separate"/>
            </w:r>
            <w:r>
              <w:rPr>
                <w:noProof/>
                <w:webHidden/>
              </w:rPr>
              <w:t>23</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0" w:history="1">
            <w:r w:rsidRPr="00612945">
              <w:rPr>
                <w:rStyle w:val="Hiperhivatkozs"/>
                <w:noProof/>
              </w:rPr>
              <w:t>2.8</w:t>
            </w:r>
            <w:r>
              <w:rPr>
                <w:rFonts w:asciiTheme="minorHAnsi" w:eastAsiaTheme="minorEastAsia" w:hAnsiTheme="minorHAnsi" w:cstheme="minorBidi"/>
                <w:noProof/>
                <w:sz w:val="22"/>
                <w:szCs w:val="22"/>
              </w:rPr>
              <w:tab/>
            </w:r>
            <w:r w:rsidRPr="00612945">
              <w:rPr>
                <w:rStyle w:val="Hiperhivatkozs"/>
                <w:noProof/>
              </w:rPr>
              <w:t>Felhők osztályozása képfeldolgozással</w:t>
            </w:r>
            <w:r>
              <w:rPr>
                <w:noProof/>
                <w:webHidden/>
              </w:rPr>
              <w:tab/>
            </w:r>
            <w:r>
              <w:rPr>
                <w:noProof/>
                <w:webHidden/>
              </w:rPr>
              <w:fldChar w:fldCharType="begin"/>
            </w:r>
            <w:r>
              <w:rPr>
                <w:noProof/>
                <w:webHidden/>
              </w:rPr>
              <w:instrText xml:space="preserve"> PAGEREF _Toc407746420 \h </w:instrText>
            </w:r>
            <w:r>
              <w:rPr>
                <w:noProof/>
                <w:webHidden/>
              </w:rPr>
            </w:r>
            <w:r>
              <w:rPr>
                <w:noProof/>
                <w:webHidden/>
              </w:rPr>
              <w:fldChar w:fldCharType="separate"/>
            </w:r>
            <w:r>
              <w:rPr>
                <w:noProof/>
                <w:webHidden/>
              </w:rPr>
              <w:t>28</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1" w:history="1">
            <w:r w:rsidRPr="00612945">
              <w:rPr>
                <w:rStyle w:val="Hiperhivatkozs"/>
                <w:noProof/>
              </w:rPr>
              <w:t>2.9</w:t>
            </w:r>
            <w:r>
              <w:rPr>
                <w:rFonts w:asciiTheme="minorHAnsi" w:eastAsiaTheme="minorEastAsia" w:hAnsiTheme="minorHAnsi" w:cstheme="minorBidi"/>
                <w:noProof/>
                <w:sz w:val="22"/>
                <w:szCs w:val="22"/>
              </w:rPr>
              <w:tab/>
            </w:r>
            <w:r w:rsidRPr="00612945">
              <w:rPr>
                <w:rStyle w:val="Hiperhivatkozs"/>
                <w:noProof/>
              </w:rPr>
              <w:t>Speciális esetek kezelése</w:t>
            </w:r>
            <w:r>
              <w:rPr>
                <w:noProof/>
                <w:webHidden/>
              </w:rPr>
              <w:tab/>
            </w:r>
            <w:r>
              <w:rPr>
                <w:noProof/>
                <w:webHidden/>
              </w:rPr>
              <w:fldChar w:fldCharType="begin"/>
            </w:r>
            <w:r>
              <w:rPr>
                <w:noProof/>
                <w:webHidden/>
              </w:rPr>
              <w:instrText xml:space="preserve"> PAGEREF _Toc407746421 \h </w:instrText>
            </w:r>
            <w:r>
              <w:rPr>
                <w:noProof/>
                <w:webHidden/>
              </w:rPr>
            </w:r>
            <w:r>
              <w:rPr>
                <w:noProof/>
                <w:webHidden/>
              </w:rPr>
              <w:fldChar w:fldCharType="separate"/>
            </w:r>
            <w:r>
              <w:rPr>
                <w:noProof/>
                <w:webHidden/>
              </w:rPr>
              <w:t>29</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2" w:history="1">
            <w:r w:rsidRPr="00612945">
              <w:rPr>
                <w:rStyle w:val="Hiperhivatkozs"/>
                <w:noProof/>
              </w:rPr>
              <w:t>2.10</w:t>
            </w:r>
            <w:r>
              <w:rPr>
                <w:rFonts w:asciiTheme="minorHAnsi" w:eastAsiaTheme="minorEastAsia" w:hAnsiTheme="minorHAnsi" w:cstheme="minorBidi"/>
                <w:noProof/>
                <w:sz w:val="22"/>
                <w:szCs w:val="22"/>
              </w:rPr>
              <w:tab/>
            </w:r>
            <w:r w:rsidRPr="00612945">
              <w:rPr>
                <w:rStyle w:val="Hiperhivatkozs"/>
                <w:noProof/>
              </w:rPr>
              <w:t>Eredmények értékelése</w:t>
            </w:r>
            <w:r>
              <w:rPr>
                <w:noProof/>
                <w:webHidden/>
              </w:rPr>
              <w:tab/>
            </w:r>
            <w:r>
              <w:rPr>
                <w:noProof/>
                <w:webHidden/>
              </w:rPr>
              <w:fldChar w:fldCharType="begin"/>
            </w:r>
            <w:r>
              <w:rPr>
                <w:noProof/>
                <w:webHidden/>
              </w:rPr>
              <w:instrText xml:space="preserve"> PAGEREF _Toc407746422 \h </w:instrText>
            </w:r>
            <w:r>
              <w:rPr>
                <w:noProof/>
                <w:webHidden/>
              </w:rPr>
            </w:r>
            <w:r>
              <w:rPr>
                <w:noProof/>
                <w:webHidden/>
              </w:rPr>
              <w:fldChar w:fldCharType="separate"/>
            </w:r>
            <w:r>
              <w:rPr>
                <w:noProof/>
                <w:webHidden/>
              </w:rPr>
              <w:t>31</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23" w:history="1">
            <w:r w:rsidRPr="00612945">
              <w:rPr>
                <w:rStyle w:val="Hiperhivatkozs"/>
                <w:noProof/>
              </w:rPr>
              <w:t>3</w:t>
            </w:r>
            <w:r>
              <w:rPr>
                <w:rFonts w:asciiTheme="minorHAnsi" w:eastAsiaTheme="minorEastAsia" w:hAnsiTheme="minorHAnsi" w:cstheme="minorBidi"/>
                <w:noProof/>
                <w:sz w:val="22"/>
                <w:szCs w:val="22"/>
              </w:rPr>
              <w:tab/>
            </w:r>
            <w:r w:rsidRPr="00612945">
              <w:rPr>
                <w:rStyle w:val="Hiperhivatkozs"/>
                <w:noProof/>
              </w:rPr>
              <w:t>Magassági szélirány meghatározása</w:t>
            </w:r>
            <w:r>
              <w:rPr>
                <w:noProof/>
                <w:webHidden/>
              </w:rPr>
              <w:tab/>
            </w:r>
            <w:r>
              <w:rPr>
                <w:noProof/>
                <w:webHidden/>
              </w:rPr>
              <w:fldChar w:fldCharType="begin"/>
            </w:r>
            <w:r>
              <w:rPr>
                <w:noProof/>
                <w:webHidden/>
              </w:rPr>
              <w:instrText xml:space="preserve"> PAGEREF _Toc407746423 \h </w:instrText>
            </w:r>
            <w:r>
              <w:rPr>
                <w:noProof/>
                <w:webHidden/>
              </w:rPr>
            </w:r>
            <w:r>
              <w:rPr>
                <w:noProof/>
                <w:webHidden/>
              </w:rPr>
              <w:fldChar w:fldCharType="separate"/>
            </w:r>
            <w:r>
              <w:rPr>
                <w:noProof/>
                <w:webHidden/>
              </w:rPr>
              <w:t>33</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4" w:history="1">
            <w:r w:rsidRPr="00612945">
              <w:rPr>
                <w:rStyle w:val="Hiperhivatkozs"/>
                <w:noProof/>
              </w:rPr>
              <w:t>3.1</w:t>
            </w:r>
            <w:r>
              <w:rPr>
                <w:rFonts w:asciiTheme="minorHAnsi" w:eastAsiaTheme="minorEastAsia" w:hAnsiTheme="minorHAnsi" w:cstheme="minorBidi"/>
                <w:noProof/>
                <w:sz w:val="22"/>
                <w:szCs w:val="22"/>
              </w:rPr>
              <w:tab/>
            </w:r>
            <w:r w:rsidRPr="00612945">
              <w:rPr>
                <w:rStyle w:val="Hiperhivatkozs"/>
                <w:noProof/>
              </w:rPr>
              <w:t>Cél meghatározása</w:t>
            </w:r>
            <w:r>
              <w:rPr>
                <w:noProof/>
                <w:webHidden/>
              </w:rPr>
              <w:tab/>
            </w:r>
            <w:r>
              <w:rPr>
                <w:noProof/>
                <w:webHidden/>
              </w:rPr>
              <w:fldChar w:fldCharType="begin"/>
            </w:r>
            <w:r>
              <w:rPr>
                <w:noProof/>
                <w:webHidden/>
              </w:rPr>
              <w:instrText xml:space="preserve"> PAGEREF _Toc407746424 \h </w:instrText>
            </w:r>
            <w:r>
              <w:rPr>
                <w:noProof/>
                <w:webHidden/>
              </w:rPr>
            </w:r>
            <w:r>
              <w:rPr>
                <w:noProof/>
                <w:webHidden/>
              </w:rPr>
              <w:fldChar w:fldCharType="separate"/>
            </w:r>
            <w:r>
              <w:rPr>
                <w:noProof/>
                <w:webHidden/>
              </w:rPr>
              <w:t>33</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5" w:history="1">
            <w:r w:rsidRPr="00612945">
              <w:rPr>
                <w:rStyle w:val="Hiperhivatkozs"/>
                <w:noProof/>
              </w:rPr>
              <w:t>3.2</w:t>
            </w:r>
            <w:r>
              <w:rPr>
                <w:rFonts w:asciiTheme="minorHAnsi" w:eastAsiaTheme="minorEastAsia" w:hAnsiTheme="minorHAnsi" w:cstheme="minorBidi"/>
                <w:noProof/>
                <w:sz w:val="22"/>
                <w:szCs w:val="22"/>
              </w:rPr>
              <w:tab/>
            </w:r>
            <w:r w:rsidRPr="00612945">
              <w:rPr>
                <w:rStyle w:val="Hiperhivatkozs"/>
                <w:noProof/>
              </w:rPr>
              <w:t>Probléma elemzése</w:t>
            </w:r>
            <w:r>
              <w:rPr>
                <w:noProof/>
                <w:webHidden/>
              </w:rPr>
              <w:tab/>
            </w:r>
            <w:r>
              <w:rPr>
                <w:noProof/>
                <w:webHidden/>
              </w:rPr>
              <w:fldChar w:fldCharType="begin"/>
            </w:r>
            <w:r>
              <w:rPr>
                <w:noProof/>
                <w:webHidden/>
              </w:rPr>
              <w:instrText xml:space="preserve"> PAGEREF _Toc407746425 \h </w:instrText>
            </w:r>
            <w:r>
              <w:rPr>
                <w:noProof/>
                <w:webHidden/>
              </w:rPr>
            </w:r>
            <w:r>
              <w:rPr>
                <w:noProof/>
                <w:webHidden/>
              </w:rPr>
              <w:fldChar w:fldCharType="separate"/>
            </w:r>
            <w:r>
              <w:rPr>
                <w:noProof/>
                <w:webHidden/>
              </w:rPr>
              <w:t>34</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6" w:history="1">
            <w:r w:rsidRPr="00612945">
              <w:rPr>
                <w:rStyle w:val="Hiperhivatkozs"/>
                <w:noProof/>
              </w:rPr>
              <w:t>3.3</w:t>
            </w:r>
            <w:r>
              <w:rPr>
                <w:rFonts w:asciiTheme="minorHAnsi" w:eastAsiaTheme="minorEastAsia" w:hAnsiTheme="minorHAnsi" w:cstheme="minorBidi"/>
                <w:noProof/>
                <w:sz w:val="22"/>
                <w:szCs w:val="22"/>
              </w:rPr>
              <w:tab/>
            </w:r>
            <w:r w:rsidRPr="00612945">
              <w:rPr>
                <w:rStyle w:val="Hiperhivatkozs"/>
                <w:noProof/>
              </w:rPr>
              <w:t>Megvalósítás</w:t>
            </w:r>
            <w:r>
              <w:rPr>
                <w:noProof/>
                <w:webHidden/>
              </w:rPr>
              <w:tab/>
            </w:r>
            <w:r>
              <w:rPr>
                <w:noProof/>
                <w:webHidden/>
              </w:rPr>
              <w:fldChar w:fldCharType="begin"/>
            </w:r>
            <w:r>
              <w:rPr>
                <w:noProof/>
                <w:webHidden/>
              </w:rPr>
              <w:instrText xml:space="preserve"> PAGEREF _Toc407746426 \h </w:instrText>
            </w:r>
            <w:r>
              <w:rPr>
                <w:noProof/>
                <w:webHidden/>
              </w:rPr>
            </w:r>
            <w:r>
              <w:rPr>
                <w:noProof/>
                <w:webHidden/>
              </w:rPr>
              <w:fldChar w:fldCharType="separate"/>
            </w:r>
            <w:r>
              <w:rPr>
                <w:noProof/>
                <w:webHidden/>
              </w:rPr>
              <w:t>35</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7" w:history="1">
            <w:r w:rsidRPr="00612945">
              <w:rPr>
                <w:rStyle w:val="Hiperhivatkozs"/>
                <w:noProof/>
              </w:rPr>
              <w:t>3.4</w:t>
            </w:r>
            <w:r>
              <w:rPr>
                <w:rFonts w:asciiTheme="minorHAnsi" w:eastAsiaTheme="minorEastAsia" w:hAnsiTheme="minorHAnsi" w:cstheme="minorBidi"/>
                <w:noProof/>
                <w:sz w:val="22"/>
                <w:szCs w:val="22"/>
              </w:rPr>
              <w:tab/>
            </w:r>
            <w:r w:rsidRPr="00612945">
              <w:rPr>
                <w:rStyle w:val="Hiperhivatkozs"/>
                <w:noProof/>
              </w:rPr>
              <w:t>Eredmények értékelése</w:t>
            </w:r>
            <w:r>
              <w:rPr>
                <w:noProof/>
                <w:webHidden/>
              </w:rPr>
              <w:tab/>
            </w:r>
            <w:r>
              <w:rPr>
                <w:noProof/>
                <w:webHidden/>
              </w:rPr>
              <w:fldChar w:fldCharType="begin"/>
            </w:r>
            <w:r>
              <w:rPr>
                <w:noProof/>
                <w:webHidden/>
              </w:rPr>
              <w:instrText xml:space="preserve"> PAGEREF _Toc407746427 \h </w:instrText>
            </w:r>
            <w:r>
              <w:rPr>
                <w:noProof/>
                <w:webHidden/>
              </w:rPr>
            </w:r>
            <w:r>
              <w:rPr>
                <w:noProof/>
                <w:webHidden/>
              </w:rPr>
              <w:fldChar w:fldCharType="separate"/>
            </w:r>
            <w:r>
              <w:rPr>
                <w:noProof/>
                <w:webHidden/>
              </w:rPr>
              <w:t>37</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28" w:history="1">
            <w:r w:rsidRPr="00612945">
              <w:rPr>
                <w:rStyle w:val="Hiperhivatkozs"/>
                <w:noProof/>
              </w:rPr>
              <w:t>4</w:t>
            </w:r>
            <w:r>
              <w:rPr>
                <w:rFonts w:asciiTheme="minorHAnsi" w:eastAsiaTheme="minorEastAsia" w:hAnsiTheme="minorHAnsi" w:cstheme="minorBidi"/>
                <w:noProof/>
                <w:sz w:val="22"/>
                <w:szCs w:val="22"/>
              </w:rPr>
              <w:tab/>
            </w:r>
            <w:r w:rsidRPr="00612945">
              <w:rPr>
                <w:rStyle w:val="Hiperhivatkozs"/>
                <w:noProof/>
                <w:highlight w:val="white"/>
              </w:rPr>
              <w:t>Esőzés kezdetének és befejeződésének megállapítása</w:t>
            </w:r>
            <w:r>
              <w:rPr>
                <w:noProof/>
                <w:webHidden/>
              </w:rPr>
              <w:tab/>
            </w:r>
            <w:r>
              <w:rPr>
                <w:noProof/>
                <w:webHidden/>
              </w:rPr>
              <w:fldChar w:fldCharType="begin"/>
            </w:r>
            <w:r>
              <w:rPr>
                <w:noProof/>
                <w:webHidden/>
              </w:rPr>
              <w:instrText xml:space="preserve"> PAGEREF _Toc407746428 \h </w:instrText>
            </w:r>
            <w:r>
              <w:rPr>
                <w:noProof/>
                <w:webHidden/>
              </w:rPr>
            </w:r>
            <w:r>
              <w:rPr>
                <w:noProof/>
                <w:webHidden/>
              </w:rPr>
              <w:fldChar w:fldCharType="separate"/>
            </w:r>
            <w:r>
              <w:rPr>
                <w:noProof/>
                <w:webHidden/>
              </w:rPr>
              <w:t>39</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29" w:history="1">
            <w:r w:rsidRPr="00612945">
              <w:rPr>
                <w:rStyle w:val="Hiperhivatkozs"/>
                <w:noProof/>
              </w:rPr>
              <w:t>4.1</w:t>
            </w:r>
            <w:r>
              <w:rPr>
                <w:rFonts w:asciiTheme="minorHAnsi" w:eastAsiaTheme="minorEastAsia" w:hAnsiTheme="minorHAnsi" w:cstheme="minorBidi"/>
                <w:noProof/>
                <w:sz w:val="22"/>
                <w:szCs w:val="22"/>
              </w:rPr>
              <w:tab/>
            </w:r>
            <w:r w:rsidRPr="00612945">
              <w:rPr>
                <w:rStyle w:val="Hiperhivatkozs"/>
                <w:noProof/>
                <w:highlight w:val="white"/>
              </w:rPr>
              <w:t>Cél meghatározása</w:t>
            </w:r>
            <w:r>
              <w:rPr>
                <w:noProof/>
                <w:webHidden/>
              </w:rPr>
              <w:tab/>
            </w:r>
            <w:r>
              <w:rPr>
                <w:noProof/>
                <w:webHidden/>
              </w:rPr>
              <w:fldChar w:fldCharType="begin"/>
            </w:r>
            <w:r>
              <w:rPr>
                <w:noProof/>
                <w:webHidden/>
              </w:rPr>
              <w:instrText xml:space="preserve"> PAGEREF _Toc407746429 \h </w:instrText>
            </w:r>
            <w:r>
              <w:rPr>
                <w:noProof/>
                <w:webHidden/>
              </w:rPr>
            </w:r>
            <w:r>
              <w:rPr>
                <w:noProof/>
                <w:webHidden/>
              </w:rPr>
              <w:fldChar w:fldCharType="separate"/>
            </w:r>
            <w:r>
              <w:rPr>
                <w:noProof/>
                <w:webHidden/>
              </w:rPr>
              <w:t>39</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30" w:history="1">
            <w:r w:rsidRPr="00612945">
              <w:rPr>
                <w:rStyle w:val="Hiperhivatkozs"/>
                <w:noProof/>
              </w:rPr>
              <w:t>4.2</w:t>
            </w:r>
            <w:r>
              <w:rPr>
                <w:rFonts w:asciiTheme="minorHAnsi" w:eastAsiaTheme="minorEastAsia" w:hAnsiTheme="minorHAnsi" w:cstheme="minorBidi"/>
                <w:noProof/>
                <w:sz w:val="22"/>
                <w:szCs w:val="22"/>
              </w:rPr>
              <w:tab/>
            </w:r>
            <w:r w:rsidRPr="00612945">
              <w:rPr>
                <w:rStyle w:val="Hiperhivatkozs"/>
                <w:noProof/>
                <w:highlight w:val="white"/>
              </w:rPr>
              <w:t>Esőcseppek fizikai jellemzői</w:t>
            </w:r>
            <w:r>
              <w:rPr>
                <w:noProof/>
                <w:webHidden/>
              </w:rPr>
              <w:tab/>
            </w:r>
            <w:r>
              <w:rPr>
                <w:noProof/>
                <w:webHidden/>
              </w:rPr>
              <w:fldChar w:fldCharType="begin"/>
            </w:r>
            <w:r>
              <w:rPr>
                <w:noProof/>
                <w:webHidden/>
              </w:rPr>
              <w:instrText xml:space="preserve"> PAGEREF _Toc407746430 \h </w:instrText>
            </w:r>
            <w:r>
              <w:rPr>
                <w:noProof/>
                <w:webHidden/>
              </w:rPr>
            </w:r>
            <w:r>
              <w:rPr>
                <w:noProof/>
                <w:webHidden/>
              </w:rPr>
              <w:fldChar w:fldCharType="separate"/>
            </w:r>
            <w:r>
              <w:rPr>
                <w:noProof/>
                <w:webHidden/>
              </w:rPr>
              <w:t>39</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31" w:history="1">
            <w:r w:rsidRPr="00612945">
              <w:rPr>
                <w:rStyle w:val="Hiperhivatkozs"/>
                <w:noProof/>
              </w:rPr>
              <w:t>4.3</w:t>
            </w:r>
            <w:r>
              <w:rPr>
                <w:rFonts w:asciiTheme="minorHAnsi" w:eastAsiaTheme="minorEastAsia" w:hAnsiTheme="minorHAnsi" w:cstheme="minorBidi"/>
                <w:noProof/>
                <w:sz w:val="22"/>
                <w:szCs w:val="22"/>
              </w:rPr>
              <w:tab/>
            </w:r>
            <w:r w:rsidRPr="00612945">
              <w:rPr>
                <w:rStyle w:val="Hiperhivatkozs"/>
                <w:noProof/>
              </w:rPr>
              <w:t>Az ESŐDETEKTÁLÁS LEHETŐSÉGEI</w:t>
            </w:r>
            <w:r>
              <w:rPr>
                <w:noProof/>
                <w:webHidden/>
              </w:rPr>
              <w:tab/>
            </w:r>
            <w:r>
              <w:rPr>
                <w:noProof/>
                <w:webHidden/>
              </w:rPr>
              <w:fldChar w:fldCharType="begin"/>
            </w:r>
            <w:r>
              <w:rPr>
                <w:noProof/>
                <w:webHidden/>
              </w:rPr>
              <w:instrText xml:space="preserve"> PAGEREF _Toc407746431 \h </w:instrText>
            </w:r>
            <w:r>
              <w:rPr>
                <w:noProof/>
                <w:webHidden/>
              </w:rPr>
            </w:r>
            <w:r>
              <w:rPr>
                <w:noProof/>
                <w:webHidden/>
              </w:rPr>
              <w:fldChar w:fldCharType="separate"/>
            </w:r>
            <w:r>
              <w:rPr>
                <w:noProof/>
                <w:webHidden/>
              </w:rPr>
              <w:t>40</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32" w:history="1">
            <w:r w:rsidRPr="00612945">
              <w:rPr>
                <w:rStyle w:val="Hiperhivatkozs"/>
                <w:noProof/>
              </w:rPr>
              <w:t>4.3.1</w:t>
            </w:r>
            <w:r>
              <w:rPr>
                <w:rFonts w:asciiTheme="minorHAnsi" w:eastAsiaTheme="minorEastAsia" w:hAnsiTheme="minorHAnsi" w:cstheme="minorBidi"/>
                <w:noProof/>
                <w:sz w:val="22"/>
                <w:szCs w:val="22"/>
              </w:rPr>
              <w:tab/>
            </w:r>
            <w:r w:rsidRPr="00612945">
              <w:rPr>
                <w:rStyle w:val="Hiperhivatkozs"/>
                <w:noProof/>
                <w:highlight w:val="white"/>
              </w:rPr>
              <w:t>Esővonalak detektálása hisztogram vizsgálattal mozgókép sorozaton</w:t>
            </w:r>
            <w:r>
              <w:rPr>
                <w:noProof/>
                <w:webHidden/>
              </w:rPr>
              <w:tab/>
            </w:r>
            <w:r>
              <w:rPr>
                <w:noProof/>
                <w:webHidden/>
              </w:rPr>
              <w:fldChar w:fldCharType="begin"/>
            </w:r>
            <w:r>
              <w:rPr>
                <w:noProof/>
                <w:webHidden/>
              </w:rPr>
              <w:instrText xml:space="preserve"> PAGEREF _Toc407746432 \h </w:instrText>
            </w:r>
            <w:r>
              <w:rPr>
                <w:noProof/>
                <w:webHidden/>
              </w:rPr>
            </w:r>
            <w:r>
              <w:rPr>
                <w:noProof/>
                <w:webHidden/>
              </w:rPr>
              <w:fldChar w:fldCharType="separate"/>
            </w:r>
            <w:r>
              <w:rPr>
                <w:noProof/>
                <w:webHidden/>
              </w:rPr>
              <w:t>40</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33" w:history="1">
            <w:r w:rsidRPr="00612945">
              <w:rPr>
                <w:rStyle w:val="Hiperhivatkozs"/>
                <w:noProof/>
              </w:rPr>
              <w:t>4.3.2</w:t>
            </w:r>
            <w:r>
              <w:rPr>
                <w:rFonts w:asciiTheme="minorHAnsi" w:eastAsiaTheme="minorEastAsia" w:hAnsiTheme="minorHAnsi" w:cstheme="minorBidi"/>
                <w:noProof/>
                <w:sz w:val="22"/>
                <w:szCs w:val="22"/>
              </w:rPr>
              <w:tab/>
            </w:r>
            <w:r w:rsidRPr="00612945">
              <w:rPr>
                <w:rStyle w:val="Hiperhivatkozs"/>
                <w:noProof/>
                <w:highlight w:val="white"/>
              </w:rPr>
              <w:t>Esőcseppek felismerése gépjármű szélvédőjén</w:t>
            </w:r>
            <w:r>
              <w:rPr>
                <w:noProof/>
                <w:webHidden/>
              </w:rPr>
              <w:tab/>
            </w:r>
            <w:r>
              <w:rPr>
                <w:noProof/>
                <w:webHidden/>
              </w:rPr>
              <w:fldChar w:fldCharType="begin"/>
            </w:r>
            <w:r>
              <w:rPr>
                <w:noProof/>
                <w:webHidden/>
              </w:rPr>
              <w:instrText xml:space="preserve"> PAGEREF _Toc407746433 \h </w:instrText>
            </w:r>
            <w:r>
              <w:rPr>
                <w:noProof/>
                <w:webHidden/>
              </w:rPr>
            </w:r>
            <w:r>
              <w:rPr>
                <w:noProof/>
                <w:webHidden/>
              </w:rPr>
              <w:fldChar w:fldCharType="separate"/>
            </w:r>
            <w:r>
              <w:rPr>
                <w:noProof/>
                <w:webHidden/>
              </w:rPr>
              <w:t>41</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34" w:history="1">
            <w:r w:rsidRPr="00612945">
              <w:rPr>
                <w:rStyle w:val="Hiperhivatkozs"/>
                <w:noProof/>
              </w:rPr>
              <w:t>4.4</w:t>
            </w:r>
            <w:r>
              <w:rPr>
                <w:rFonts w:asciiTheme="minorHAnsi" w:eastAsiaTheme="minorEastAsia" w:hAnsiTheme="minorHAnsi" w:cstheme="minorBidi"/>
                <w:noProof/>
                <w:sz w:val="22"/>
                <w:szCs w:val="22"/>
              </w:rPr>
              <w:tab/>
            </w:r>
            <w:r w:rsidRPr="00612945">
              <w:rPr>
                <w:rStyle w:val="Hiperhivatkozs"/>
                <w:noProof/>
                <w:highlight w:val="white"/>
              </w:rPr>
              <w:t>Esőcseppek detektálásának folyamata üvegbúrán</w:t>
            </w:r>
            <w:r>
              <w:rPr>
                <w:noProof/>
                <w:webHidden/>
              </w:rPr>
              <w:tab/>
            </w:r>
            <w:r>
              <w:rPr>
                <w:noProof/>
                <w:webHidden/>
              </w:rPr>
              <w:fldChar w:fldCharType="begin"/>
            </w:r>
            <w:r>
              <w:rPr>
                <w:noProof/>
                <w:webHidden/>
              </w:rPr>
              <w:instrText xml:space="preserve"> PAGEREF _Toc407746434 \h </w:instrText>
            </w:r>
            <w:r>
              <w:rPr>
                <w:noProof/>
                <w:webHidden/>
              </w:rPr>
            </w:r>
            <w:r>
              <w:rPr>
                <w:noProof/>
                <w:webHidden/>
              </w:rPr>
              <w:fldChar w:fldCharType="separate"/>
            </w:r>
            <w:r>
              <w:rPr>
                <w:noProof/>
                <w:webHidden/>
              </w:rPr>
              <w:t>42</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35" w:history="1">
            <w:r w:rsidRPr="00612945">
              <w:rPr>
                <w:rStyle w:val="Hiperhivatkozs"/>
                <w:noProof/>
              </w:rPr>
              <w:t>4.4.1</w:t>
            </w:r>
            <w:r>
              <w:rPr>
                <w:rFonts w:asciiTheme="minorHAnsi" w:eastAsiaTheme="minorEastAsia" w:hAnsiTheme="minorHAnsi" w:cstheme="minorBidi"/>
                <w:noProof/>
                <w:sz w:val="22"/>
                <w:szCs w:val="22"/>
              </w:rPr>
              <w:tab/>
            </w:r>
            <w:r w:rsidRPr="00612945">
              <w:rPr>
                <w:rStyle w:val="Hiperhivatkozs"/>
                <w:noProof/>
                <w:highlight w:val="white"/>
              </w:rPr>
              <w:t>Előfeldolgozás a jól elkülöníthető cseppek detektálásához</w:t>
            </w:r>
            <w:r>
              <w:rPr>
                <w:noProof/>
                <w:webHidden/>
              </w:rPr>
              <w:tab/>
            </w:r>
            <w:r>
              <w:rPr>
                <w:noProof/>
                <w:webHidden/>
              </w:rPr>
              <w:fldChar w:fldCharType="begin"/>
            </w:r>
            <w:r>
              <w:rPr>
                <w:noProof/>
                <w:webHidden/>
              </w:rPr>
              <w:instrText xml:space="preserve"> PAGEREF _Toc407746435 \h </w:instrText>
            </w:r>
            <w:r>
              <w:rPr>
                <w:noProof/>
                <w:webHidden/>
              </w:rPr>
            </w:r>
            <w:r>
              <w:rPr>
                <w:noProof/>
                <w:webHidden/>
              </w:rPr>
              <w:fldChar w:fldCharType="separate"/>
            </w:r>
            <w:r>
              <w:rPr>
                <w:noProof/>
                <w:webHidden/>
              </w:rPr>
              <w:t>42</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36" w:history="1">
            <w:r w:rsidRPr="00612945">
              <w:rPr>
                <w:rStyle w:val="Hiperhivatkozs"/>
                <w:noProof/>
              </w:rPr>
              <w:t>4.4.2</w:t>
            </w:r>
            <w:r>
              <w:rPr>
                <w:rFonts w:asciiTheme="minorHAnsi" w:eastAsiaTheme="minorEastAsia" w:hAnsiTheme="minorHAnsi" w:cstheme="minorBidi"/>
                <w:noProof/>
                <w:sz w:val="22"/>
                <w:szCs w:val="22"/>
              </w:rPr>
              <w:tab/>
            </w:r>
            <w:r w:rsidRPr="00612945">
              <w:rPr>
                <w:rStyle w:val="Hiperhivatkozs"/>
                <w:noProof/>
                <w:highlight w:val="white"/>
              </w:rPr>
              <w:t xml:space="preserve">Előfeldolgozás </w:t>
            </w:r>
            <w:r w:rsidRPr="00612945">
              <w:rPr>
                <w:rStyle w:val="Hiperhivatkozs"/>
                <w:noProof/>
              </w:rPr>
              <w:t>morfológiai műveletek alkalmazásával</w:t>
            </w:r>
            <w:r>
              <w:rPr>
                <w:noProof/>
                <w:webHidden/>
              </w:rPr>
              <w:tab/>
            </w:r>
            <w:r>
              <w:rPr>
                <w:noProof/>
                <w:webHidden/>
              </w:rPr>
              <w:fldChar w:fldCharType="begin"/>
            </w:r>
            <w:r>
              <w:rPr>
                <w:noProof/>
                <w:webHidden/>
              </w:rPr>
              <w:instrText xml:space="preserve"> PAGEREF _Toc407746436 \h </w:instrText>
            </w:r>
            <w:r>
              <w:rPr>
                <w:noProof/>
                <w:webHidden/>
              </w:rPr>
            </w:r>
            <w:r>
              <w:rPr>
                <w:noProof/>
                <w:webHidden/>
              </w:rPr>
              <w:fldChar w:fldCharType="separate"/>
            </w:r>
            <w:r>
              <w:rPr>
                <w:noProof/>
                <w:webHidden/>
              </w:rPr>
              <w:t>43</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37" w:history="1">
            <w:r w:rsidRPr="00612945">
              <w:rPr>
                <w:rStyle w:val="Hiperhivatkozs"/>
                <w:noProof/>
              </w:rPr>
              <w:t>4.4.3</w:t>
            </w:r>
            <w:r>
              <w:rPr>
                <w:rFonts w:asciiTheme="minorHAnsi" w:eastAsiaTheme="minorEastAsia" w:hAnsiTheme="minorHAnsi" w:cstheme="minorBidi"/>
                <w:noProof/>
                <w:sz w:val="22"/>
                <w:szCs w:val="22"/>
              </w:rPr>
              <w:tab/>
            </w:r>
            <w:r w:rsidRPr="00612945">
              <w:rPr>
                <w:rStyle w:val="Hiperhivatkozs"/>
                <w:noProof/>
                <w:highlight w:val="white"/>
              </w:rPr>
              <w:t>Esőcseppek felismerése hibrid szegmentáló algoritmussal</w:t>
            </w:r>
            <w:r>
              <w:rPr>
                <w:noProof/>
                <w:webHidden/>
              </w:rPr>
              <w:tab/>
            </w:r>
            <w:r>
              <w:rPr>
                <w:noProof/>
                <w:webHidden/>
              </w:rPr>
              <w:fldChar w:fldCharType="begin"/>
            </w:r>
            <w:r>
              <w:rPr>
                <w:noProof/>
                <w:webHidden/>
              </w:rPr>
              <w:instrText xml:space="preserve"> PAGEREF _Toc407746437 \h </w:instrText>
            </w:r>
            <w:r>
              <w:rPr>
                <w:noProof/>
                <w:webHidden/>
              </w:rPr>
            </w:r>
            <w:r>
              <w:rPr>
                <w:noProof/>
                <w:webHidden/>
              </w:rPr>
              <w:fldChar w:fldCharType="separate"/>
            </w:r>
            <w:r>
              <w:rPr>
                <w:noProof/>
                <w:webHidden/>
              </w:rPr>
              <w:t>44</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38" w:history="1">
            <w:r w:rsidRPr="00612945">
              <w:rPr>
                <w:rStyle w:val="Hiperhivatkozs"/>
                <w:noProof/>
              </w:rPr>
              <w:t>4.5</w:t>
            </w:r>
            <w:r>
              <w:rPr>
                <w:rFonts w:asciiTheme="minorHAnsi" w:eastAsiaTheme="minorEastAsia" w:hAnsiTheme="minorHAnsi" w:cstheme="minorBidi"/>
                <w:noProof/>
                <w:sz w:val="22"/>
                <w:szCs w:val="22"/>
              </w:rPr>
              <w:tab/>
            </w:r>
            <w:r w:rsidRPr="00612945">
              <w:rPr>
                <w:rStyle w:val="Hiperhivatkozs"/>
                <w:noProof/>
                <w:highlight w:val="white"/>
              </w:rPr>
              <w:t>Kezdeti és befejeződési időpont becslése</w:t>
            </w:r>
            <w:r>
              <w:rPr>
                <w:noProof/>
                <w:webHidden/>
              </w:rPr>
              <w:tab/>
            </w:r>
            <w:r>
              <w:rPr>
                <w:noProof/>
                <w:webHidden/>
              </w:rPr>
              <w:fldChar w:fldCharType="begin"/>
            </w:r>
            <w:r>
              <w:rPr>
                <w:noProof/>
                <w:webHidden/>
              </w:rPr>
              <w:instrText xml:space="preserve"> PAGEREF _Toc407746438 \h </w:instrText>
            </w:r>
            <w:r>
              <w:rPr>
                <w:noProof/>
                <w:webHidden/>
              </w:rPr>
            </w:r>
            <w:r>
              <w:rPr>
                <w:noProof/>
                <w:webHidden/>
              </w:rPr>
              <w:fldChar w:fldCharType="separate"/>
            </w:r>
            <w:r>
              <w:rPr>
                <w:noProof/>
                <w:webHidden/>
              </w:rPr>
              <w:t>45</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39" w:history="1">
            <w:r w:rsidRPr="00612945">
              <w:rPr>
                <w:rStyle w:val="Hiperhivatkozs"/>
                <w:noProof/>
              </w:rPr>
              <w:t>4.6</w:t>
            </w:r>
            <w:r>
              <w:rPr>
                <w:rFonts w:asciiTheme="minorHAnsi" w:eastAsiaTheme="minorEastAsia" w:hAnsiTheme="minorHAnsi" w:cstheme="minorBidi"/>
                <w:noProof/>
                <w:sz w:val="22"/>
                <w:szCs w:val="22"/>
              </w:rPr>
              <w:tab/>
            </w:r>
            <w:r w:rsidRPr="00612945">
              <w:rPr>
                <w:rStyle w:val="Hiperhivatkozs"/>
                <w:noProof/>
              </w:rPr>
              <w:t>Elért eredmények</w:t>
            </w:r>
            <w:r>
              <w:rPr>
                <w:noProof/>
                <w:webHidden/>
              </w:rPr>
              <w:tab/>
            </w:r>
            <w:r>
              <w:rPr>
                <w:noProof/>
                <w:webHidden/>
              </w:rPr>
              <w:fldChar w:fldCharType="begin"/>
            </w:r>
            <w:r>
              <w:rPr>
                <w:noProof/>
                <w:webHidden/>
              </w:rPr>
              <w:instrText xml:space="preserve"> PAGEREF _Toc407746439 \h </w:instrText>
            </w:r>
            <w:r>
              <w:rPr>
                <w:noProof/>
                <w:webHidden/>
              </w:rPr>
            </w:r>
            <w:r>
              <w:rPr>
                <w:noProof/>
                <w:webHidden/>
              </w:rPr>
              <w:fldChar w:fldCharType="separate"/>
            </w:r>
            <w:r>
              <w:rPr>
                <w:noProof/>
                <w:webHidden/>
              </w:rPr>
              <w:t>46</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40" w:history="1">
            <w:r w:rsidRPr="00612945">
              <w:rPr>
                <w:rStyle w:val="Hiperhivatkozs"/>
                <w:noProof/>
              </w:rPr>
              <w:t>5</w:t>
            </w:r>
            <w:r>
              <w:rPr>
                <w:rFonts w:asciiTheme="minorHAnsi" w:eastAsiaTheme="minorEastAsia" w:hAnsiTheme="minorHAnsi" w:cstheme="minorBidi"/>
                <w:noProof/>
                <w:sz w:val="22"/>
                <w:szCs w:val="22"/>
              </w:rPr>
              <w:tab/>
            </w:r>
            <w:r w:rsidRPr="00612945">
              <w:rPr>
                <w:rStyle w:val="Hiperhivatkozs"/>
                <w:noProof/>
              </w:rPr>
              <w:t>Rendszerterv</w:t>
            </w:r>
            <w:r>
              <w:rPr>
                <w:noProof/>
                <w:webHidden/>
              </w:rPr>
              <w:tab/>
            </w:r>
            <w:r>
              <w:rPr>
                <w:noProof/>
                <w:webHidden/>
              </w:rPr>
              <w:fldChar w:fldCharType="begin"/>
            </w:r>
            <w:r>
              <w:rPr>
                <w:noProof/>
                <w:webHidden/>
              </w:rPr>
              <w:instrText xml:space="preserve"> PAGEREF _Toc407746440 \h </w:instrText>
            </w:r>
            <w:r>
              <w:rPr>
                <w:noProof/>
                <w:webHidden/>
              </w:rPr>
            </w:r>
            <w:r>
              <w:rPr>
                <w:noProof/>
                <w:webHidden/>
              </w:rPr>
              <w:fldChar w:fldCharType="separate"/>
            </w:r>
            <w:r>
              <w:rPr>
                <w:noProof/>
                <w:webHidden/>
              </w:rPr>
              <w:t>48</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41" w:history="1">
            <w:r w:rsidRPr="00612945">
              <w:rPr>
                <w:rStyle w:val="Hiperhivatkozs"/>
                <w:noProof/>
              </w:rPr>
              <w:t>5.1</w:t>
            </w:r>
            <w:r>
              <w:rPr>
                <w:rFonts w:asciiTheme="minorHAnsi" w:eastAsiaTheme="minorEastAsia" w:hAnsiTheme="minorHAnsi" w:cstheme="minorBidi"/>
                <w:noProof/>
                <w:sz w:val="22"/>
                <w:szCs w:val="22"/>
              </w:rPr>
              <w:tab/>
            </w:r>
            <w:r w:rsidRPr="00612945">
              <w:rPr>
                <w:rStyle w:val="Hiperhivatkozs"/>
                <w:noProof/>
              </w:rPr>
              <w:t>A rendszer moduljai</w:t>
            </w:r>
            <w:r>
              <w:rPr>
                <w:noProof/>
                <w:webHidden/>
              </w:rPr>
              <w:tab/>
            </w:r>
            <w:r>
              <w:rPr>
                <w:noProof/>
                <w:webHidden/>
              </w:rPr>
              <w:fldChar w:fldCharType="begin"/>
            </w:r>
            <w:r>
              <w:rPr>
                <w:noProof/>
                <w:webHidden/>
              </w:rPr>
              <w:instrText xml:space="preserve"> PAGEREF _Toc407746441 \h </w:instrText>
            </w:r>
            <w:r>
              <w:rPr>
                <w:noProof/>
                <w:webHidden/>
              </w:rPr>
            </w:r>
            <w:r>
              <w:rPr>
                <w:noProof/>
                <w:webHidden/>
              </w:rPr>
              <w:fldChar w:fldCharType="separate"/>
            </w:r>
            <w:r>
              <w:rPr>
                <w:noProof/>
                <w:webHidden/>
              </w:rPr>
              <w:t>48</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42" w:history="1">
            <w:r w:rsidRPr="00612945">
              <w:rPr>
                <w:rStyle w:val="Hiperhivatkozs"/>
                <w:noProof/>
              </w:rPr>
              <w:t>5.2</w:t>
            </w:r>
            <w:r>
              <w:rPr>
                <w:rFonts w:asciiTheme="minorHAnsi" w:eastAsiaTheme="minorEastAsia" w:hAnsiTheme="minorHAnsi" w:cstheme="minorBidi"/>
                <w:noProof/>
                <w:sz w:val="22"/>
                <w:szCs w:val="22"/>
              </w:rPr>
              <w:tab/>
            </w:r>
            <w:r w:rsidRPr="00612945">
              <w:rPr>
                <w:rStyle w:val="Hiperhivatkozs"/>
                <w:noProof/>
              </w:rPr>
              <w:t>Fő modul</w:t>
            </w:r>
            <w:r>
              <w:rPr>
                <w:noProof/>
                <w:webHidden/>
              </w:rPr>
              <w:tab/>
            </w:r>
            <w:r>
              <w:rPr>
                <w:noProof/>
                <w:webHidden/>
              </w:rPr>
              <w:fldChar w:fldCharType="begin"/>
            </w:r>
            <w:r>
              <w:rPr>
                <w:noProof/>
                <w:webHidden/>
              </w:rPr>
              <w:instrText xml:space="preserve"> PAGEREF _Toc407746442 \h </w:instrText>
            </w:r>
            <w:r>
              <w:rPr>
                <w:noProof/>
                <w:webHidden/>
              </w:rPr>
            </w:r>
            <w:r>
              <w:rPr>
                <w:noProof/>
                <w:webHidden/>
              </w:rPr>
              <w:fldChar w:fldCharType="separate"/>
            </w:r>
            <w:r>
              <w:rPr>
                <w:noProof/>
                <w:webHidden/>
              </w:rPr>
              <w:t>48</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43" w:history="1">
            <w:r w:rsidRPr="00612945">
              <w:rPr>
                <w:rStyle w:val="Hiperhivatkozs"/>
                <w:noProof/>
              </w:rPr>
              <w:t>5.2.1</w:t>
            </w:r>
            <w:r>
              <w:rPr>
                <w:rFonts w:asciiTheme="minorHAnsi" w:eastAsiaTheme="minorEastAsia" w:hAnsiTheme="minorHAnsi" w:cstheme="minorBidi"/>
                <w:noProof/>
                <w:sz w:val="22"/>
                <w:szCs w:val="22"/>
              </w:rPr>
              <w:tab/>
            </w:r>
            <w:r w:rsidRPr="00612945">
              <w:rPr>
                <w:rStyle w:val="Hiperhivatkozs"/>
                <w:noProof/>
              </w:rPr>
              <w:t>Felhasználói felület</w:t>
            </w:r>
            <w:r>
              <w:rPr>
                <w:noProof/>
                <w:webHidden/>
              </w:rPr>
              <w:tab/>
            </w:r>
            <w:r>
              <w:rPr>
                <w:noProof/>
                <w:webHidden/>
              </w:rPr>
              <w:fldChar w:fldCharType="begin"/>
            </w:r>
            <w:r>
              <w:rPr>
                <w:noProof/>
                <w:webHidden/>
              </w:rPr>
              <w:instrText xml:space="preserve"> PAGEREF _Toc407746443 \h </w:instrText>
            </w:r>
            <w:r>
              <w:rPr>
                <w:noProof/>
                <w:webHidden/>
              </w:rPr>
            </w:r>
            <w:r>
              <w:rPr>
                <w:noProof/>
                <w:webHidden/>
              </w:rPr>
              <w:fldChar w:fldCharType="separate"/>
            </w:r>
            <w:r>
              <w:rPr>
                <w:noProof/>
                <w:webHidden/>
              </w:rPr>
              <w:t>49</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44" w:history="1">
            <w:r w:rsidRPr="00612945">
              <w:rPr>
                <w:rStyle w:val="Hiperhivatkozs"/>
                <w:noProof/>
              </w:rPr>
              <w:t>5.3</w:t>
            </w:r>
            <w:r>
              <w:rPr>
                <w:rFonts w:asciiTheme="minorHAnsi" w:eastAsiaTheme="minorEastAsia" w:hAnsiTheme="minorHAnsi" w:cstheme="minorBidi"/>
                <w:noProof/>
                <w:sz w:val="22"/>
                <w:szCs w:val="22"/>
              </w:rPr>
              <w:tab/>
            </w:r>
            <w:r w:rsidRPr="00612945">
              <w:rPr>
                <w:rStyle w:val="Hiperhivatkozs"/>
                <w:noProof/>
              </w:rPr>
              <w:t>Interfészek</w:t>
            </w:r>
            <w:r>
              <w:rPr>
                <w:noProof/>
                <w:webHidden/>
              </w:rPr>
              <w:tab/>
            </w:r>
            <w:r>
              <w:rPr>
                <w:noProof/>
                <w:webHidden/>
              </w:rPr>
              <w:fldChar w:fldCharType="begin"/>
            </w:r>
            <w:r>
              <w:rPr>
                <w:noProof/>
                <w:webHidden/>
              </w:rPr>
              <w:instrText xml:space="preserve"> PAGEREF _Toc407746444 \h </w:instrText>
            </w:r>
            <w:r>
              <w:rPr>
                <w:noProof/>
                <w:webHidden/>
              </w:rPr>
            </w:r>
            <w:r>
              <w:rPr>
                <w:noProof/>
                <w:webHidden/>
              </w:rPr>
              <w:fldChar w:fldCharType="separate"/>
            </w:r>
            <w:r>
              <w:rPr>
                <w:noProof/>
                <w:webHidden/>
              </w:rPr>
              <w:t>50</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45" w:history="1">
            <w:r w:rsidRPr="00612945">
              <w:rPr>
                <w:rStyle w:val="Hiperhivatkozs"/>
                <w:noProof/>
              </w:rPr>
              <w:t>5.3.1</w:t>
            </w:r>
            <w:r>
              <w:rPr>
                <w:rFonts w:asciiTheme="minorHAnsi" w:eastAsiaTheme="minorEastAsia" w:hAnsiTheme="minorHAnsi" w:cstheme="minorBidi"/>
                <w:noProof/>
                <w:sz w:val="22"/>
                <w:szCs w:val="22"/>
              </w:rPr>
              <w:tab/>
            </w:r>
            <w:r w:rsidRPr="00612945">
              <w:rPr>
                <w:rStyle w:val="Hiperhivatkozs"/>
                <w:noProof/>
              </w:rPr>
              <w:t>Image Process Service interfész</w:t>
            </w:r>
            <w:r>
              <w:rPr>
                <w:noProof/>
                <w:webHidden/>
              </w:rPr>
              <w:tab/>
            </w:r>
            <w:r>
              <w:rPr>
                <w:noProof/>
                <w:webHidden/>
              </w:rPr>
              <w:fldChar w:fldCharType="begin"/>
            </w:r>
            <w:r>
              <w:rPr>
                <w:noProof/>
                <w:webHidden/>
              </w:rPr>
              <w:instrText xml:space="preserve"> PAGEREF _Toc407746445 \h </w:instrText>
            </w:r>
            <w:r>
              <w:rPr>
                <w:noProof/>
                <w:webHidden/>
              </w:rPr>
            </w:r>
            <w:r>
              <w:rPr>
                <w:noProof/>
                <w:webHidden/>
              </w:rPr>
              <w:fldChar w:fldCharType="separate"/>
            </w:r>
            <w:r>
              <w:rPr>
                <w:noProof/>
                <w:webHidden/>
              </w:rPr>
              <w:t>50</w:t>
            </w:r>
            <w:r>
              <w:rPr>
                <w:noProof/>
                <w:webHidden/>
              </w:rPr>
              <w:fldChar w:fldCharType="end"/>
            </w:r>
          </w:hyperlink>
        </w:p>
        <w:p w:rsidR="00007136" w:rsidRDefault="00007136">
          <w:pPr>
            <w:pStyle w:val="TJ3"/>
            <w:tabs>
              <w:tab w:val="left" w:pos="1760"/>
              <w:tab w:val="right" w:leader="dot" w:pos="8500"/>
            </w:tabs>
            <w:rPr>
              <w:rFonts w:asciiTheme="minorHAnsi" w:eastAsiaTheme="minorEastAsia" w:hAnsiTheme="minorHAnsi" w:cstheme="minorBidi"/>
              <w:noProof/>
              <w:sz w:val="22"/>
              <w:szCs w:val="22"/>
            </w:rPr>
          </w:pPr>
          <w:hyperlink w:anchor="_Toc407746446" w:history="1">
            <w:r w:rsidRPr="00612945">
              <w:rPr>
                <w:rStyle w:val="Hiperhivatkozs"/>
                <w:noProof/>
              </w:rPr>
              <w:t>5.3.2</w:t>
            </w:r>
            <w:r>
              <w:rPr>
                <w:rFonts w:asciiTheme="minorHAnsi" w:eastAsiaTheme="minorEastAsia" w:hAnsiTheme="minorHAnsi" w:cstheme="minorBidi"/>
                <w:noProof/>
                <w:sz w:val="22"/>
                <w:szCs w:val="22"/>
              </w:rPr>
              <w:tab/>
            </w:r>
            <w:r w:rsidRPr="00612945">
              <w:rPr>
                <w:rStyle w:val="Hiperhivatkozs"/>
                <w:noProof/>
              </w:rPr>
              <w:t>Subprocess Service interfész</w:t>
            </w:r>
            <w:r>
              <w:rPr>
                <w:noProof/>
                <w:webHidden/>
              </w:rPr>
              <w:tab/>
            </w:r>
            <w:r>
              <w:rPr>
                <w:noProof/>
                <w:webHidden/>
              </w:rPr>
              <w:fldChar w:fldCharType="begin"/>
            </w:r>
            <w:r>
              <w:rPr>
                <w:noProof/>
                <w:webHidden/>
              </w:rPr>
              <w:instrText xml:space="preserve"> PAGEREF _Toc407746446 \h </w:instrText>
            </w:r>
            <w:r>
              <w:rPr>
                <w:noProof/>
                <w:webHidden/>
              </w:rPr>
            </w:r>
            <w:r>
              <w:rPr>
                <w:noProof/>
                <w:webHidden/>
              </w:rPr>
              <w:fldChar w:fldCharType="separate"/>
            </w:r>
            <w:r>
              <w:rPr>
                <w:noProof/>
                <w:webHidden/>
              </w:rPr>
              <w:t>51</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47" w:history="1">
            <w:r w:rsidRPr="00612945">
              <w:rPr>
                <w:rStyle w:val="Hiperhivatkozs"/>
                <w:noProof/>
              </w:rPr>
              <w:t>5.4</w:t>
            </w:r>
            <w:r>
              <w:rPr>
                <w:rFonts w:asciiTheme="minorHAnsi" w:eastAsiaTheme="minorEastAsia" w:hAnsiTheme="minorHAnsi" w:cstheme="minorBidi"/>
                <w:noProof/>
                <w:sz w:val="22"/>
                <w:szCs w:val="22"/>
              </w:rPr>
              <w:tab/>
            </w:r>
            <w:r w:rsidRPr="00612945">
              <w:rPr>
                <w:rStyle w:val="Hiperhivatkozs"/>
                <w:noProof/>
              </w:rPr>
              <w:t>Kisegítő osztályok</w:t>
            </w:r>
            <w:r>
              <w:rPr>
                <w:noProof/>
                <w:webHidden/>
              </w:rPr>
              <w:tab/>
            </w:r>
            <w:r>
              <w:rPr>
                <w:noProof/>
                <w:webHidden/>
              </w:rPr>
              <w:fldChar w:fldCharType="begin"/>
            </w:r>
            <w:r>
              <w:rPr>
                <w:noProof/>
                <w:webHidden/>
              </w:rPr>
              <w:instrText xml:space="preserve"> PAGEREF _Toc407746447 \h </w:instrText>
            </w:r>
            <w:r>
              <w:rPr>
                <w:noProof/>
                <w:webHidden/>
              </w:rPr>
            </w:r>
            <w:r>
              <w:rPr>
                <w:noProof/>
                <w:webHidden/>
              </w:rPr>
              <w:fldChar w:fldCharType="separate"/>
            </w:r>
            <w:r>
              <w:rPr>
                <w:noProof/>
                <w:webHidden/>
              </w:rPr>
              <w:t>52</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48" w:history="1">
            <w:r w:rsidRPr="00612945">
              <w:rPr>
                <w:rStyle w:val="Hiperhivatkozs"/>
                <w:noProof/>
              </w:rPr>
              <w:t>5.5</w:t>
            </w:r>
            <w:r>
              <w:rPr>
                <w:rFonts w:asciiTheme="minorHAnsi" w:eastAsiaTheme="minorEastAsia" w:hAnsiTheme="minorHAnsi" w:cstheme="minorBidi"/>
                <w:noProof/>
                <w:sz w:val="22"/>
                <w:szCs w:val="22"/>
              </w:rPr>
              <w:tab/>
            </w:r>
            <w:r w:rsidRPr="00612945">
              <w:rPr>
                <w:rStyle w:val="Hiperhivatkozs"/>
                <w:noProof/>
              </w:rPr>
              <w:t>Felhő detektáló modul</w:t>
            </w:r>
            <w:r>
              <w:rPr>
                <w:noProof/>
                <w:webHidden/>
              </w:rPr>
              <w:tab/>
            </w:r>
            <w:r>
              <w:rPr>
                <w:noProof/>
                <w:webHidden/>
              </w:rPr>
              <w:fldChar w:fldCharType="begin"/>
            </w:r>
            <w:r>
              <w:rPr>
                <w:noProof/>
                <w:webHidden/>
              </w:rPr>
              <w:instrText xml:space="preserve"> PAGEREF _Toc407746448 \h </w:instrText>
            </w:r>
            <w:r>
              <w:rPr>
                <w:noProof/>
                <w:webHidden/>
              </w:rPr>
            </w:r>
            <w:r>
              <w:rPr>
                <w:noProof/>
                <w:webHidden/>
              </w:rPr>
              <w:fldChar w:fldCharType="separate"/>
            </w:r>
            <w:r>
              <w:rPr>
                <w:noProof/>
                <w:webHidden/>
              </w:rPr>
              <w:t>52</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49" w:history="1">
            <w:r w:rsidRPr="00612945">
              <w:rPr>
                <w:rStyle w:val="Hiperhivatkozs"/>
                <w:noProof/>
              </w:rPr>
              <w:t>5.6</w:t>
            </w:r>
            <w:r>
              <w:rPr>
                <w:rFonts w:asciiTheme="minorHAnsi" w:eastAsiaTheme="minorEastAsia" w:hAnsiTheme="minorHAnsi" w:cstheme="minorBidi"/>
                <w:noProof/>
                <w:sz w:val="22"/>
                <w:szCs w:val="22"/>
              </w:rPr>
              <w:tab/>
            </w:r>
            <w:r w:rsidRPr="00612945">
              <w:rPr>
                <w:rStyle w:val="Hiperhivatkozs"/>
                <w:noProof/>
              </w:rPr>
              <w:t>Magassági szélirány detektálása modul</w:t>
            </w:r>
            <w:r>
              <w:rPr>
                <w:noProof/>
                <w:webHidden/>
              </w:rPr>
              <w:tab/>
            </w:r>
            <w:r>
              <w:rPr>
                <w:noProof/>
                <w:webHidden/>
              </w:rPr>
              <w:fldChar w:fldCharType="begin"/>
            </w:r>
            <w:r>
              <w:rPr>
                <w:noProof/>
                <w:webHidden/>
              </w:rPr>
              <w:instrText xml:space="preserve"> PAGEREF _Toc407746449 \h </w:instrText>
            </w:r>
            <w:r>
              <w:rPr>
                <w:noProof/>
                <w:webHidden/>
              </w:rPr>
            </w:r>
            <w:r>
              <w:rPr>
                <w:noProof/>
                <w:webHidden/>
              </w:rPr>
              <w:fldChar w:fldCharType="separate"/>
            </w:r>
            <w:r>
              <w:rPr>
                <w:noProof/>
                <w:webHidden/>
              </w:rPr>
              <w:t>55</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50" w:history="1">
            <w:r w:rsidRPr="00612945">
              <w:rPr>
                <w:rStyle w:val="Hiperhivatkozs"/>
                <w:noProof/>
              </w:rPr>
              <w:t>5.7</w:t>
            </w:r>
            <w:r>
              <w:rPr>
                <w:rFonts w:asciiTheme="minorHAnsi" w:eastAsiaTheme="minorEastAsia" w:hAnsiTheme="minorHAnsi" w:cstheme="minorBidi"/>
                <w:noProof/>
                <w:sz w:val="22"/>
                <w:szCs w:val="22"/>
              </w:rPr>
              <w:tab/>
            </w:r>
            <w:r w:rsidRPr="00612945">
              <w:rPr>
                <w:rStyle w:val="Hiperhivatkozs"/>
                <w:noProof/>
              </w:rPr>
              <w:t>Esőzés detektálása modul</w:t>
            </w:r>
            <w:r>
              <w:rPr>
                <w:noProof/>
                <w:webHidden/>
              </w:rPr>
              <w:tab/>
            </w:r>
            <w:r>
              <w:rPr>
                <w:noProof/>
                <w:webHidden/>
              </w:rPr>
              <w:fldChar w:fldCharType="begin"/>
            </w:r>
            <w:r>
              <w:rPr>
                <w:noProof/>
                <w:webHidden/>
              </w:rPr>
              <w:instrText xml:space="preserve"> PAGEREF _Toc407746450 \h </w:instrText>
            </w:r>
            <w:r>
              <w:rPr>
                <w:noProof/>
                <w:webHidden/>
              </w:rPr>
            </w:r>
            <w:r>
              <w:rPr>
                <w:noProof/>
                <w:webHidden/>
              </w:rPr>
              <w:fldChar w:fldCharType="separate"/>
            </w:r>
            <w:r>
              <w:rPr>
                <w:noProof/>
                <w:webHidden/>
              </w:rPr>
              <w:t>56</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51" w:history="1">
            <w:r w:rsidRPr="00612945">
              <w:rPr>
                <w:rStyle w:val="Hiperhivatkozs"/>
                <w:noProof/>
              </w:rPr>
              <w:t>6</w:t>
            </w:r>
            <w:r>
              <w:rPr>
                <w:rFonts w:asciiTheme="minorHAnsi" w:eastAsiaTheme="minorEastAsia" w:hAnsiTheme="minorHAnsi" w:cstheme="minorBidi"/>
                <w:noProof/>
                <w:sz w:val="22"/>
                <w:szCs w:val="22"/>
              </w:rPr>
              <w:tab/>
            </w:r>
            <w:r w:rsidRPr="00612945">
              <w:rPr>
                <w:rStyle w:val="Hiperhivatkozs"/>
                <w:noProof/>
              </w:rPr>
              <w:t>Összegzés</w:t>
            </w:r>
            <w:r>
              <w:rPr>
                <w:noProof/>
                <w:webHidden/>
              </w:rPr>
              <w:tab/>
            </w:r>
            <w:r>
              <w:rPr>
                <w:noProof/>
                <w:webHidden/>
              </w:rPr>
              <w:fldChar w:fldCharType="begin"/>
            </w:r>
            <w:r>
              <w:rPr>
                <w:noProof/>
                <w:webHidden/>
              </w:rPr>
              <w:instrText xml:space="preserve"> PAGEREF _Toc407746451 \h </w:instrText>
            </w:r>
            <w:r>
              <w:rPr>
                <w:noProof/>
                <w:webHidden/>
              </w:rPr>
            </w:r>
            <w:r>
              <w:rPr>
                <w:noProof/>
                <w:webHidden/>
              </w:rPr>
              <w:fldChar w:fldCharType="separate"/>
            </w:r>
            <w:r>
              <w:rPr>
                <w:noProof/>
                <w:webHidden/>
              </w:rPr>
              <w:t>57</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52" w:history="1">
            <w:r w:rsidRPr="00612945">
              <w:rPr>
                <w:rStyle w:val="Hiperhivatkozs"/>
                <w:noProof/>
              </w:rPr>
              <w:t>6.1</w:t>
            </w:r>
            <w:r>
              <w:rPr>
                <w:rFonts w:asciiTheme="minorHAnsi" w:eastAsiaTheme="minorEastAsia" w:hAnsiTheme="minorHAnsi" w:cstheme="minorBidi"/>
                <w:noProof/>
                <w:sz w:val="22"/>
                <w:szCs w:val="22"/>
              </w:rPr>
              <w:tab/>
            </w:r>
            <w:r w:rsidRPr="00612945">
              <w:rPr>
                <w:rStyle w:val="Hiperhivatkozs"/>
                <w:noProof/>
              </w:rPr>
              <w:t>Elért eredmények</w:t>
            </w:r>
            <w:r>
              <w:rPr>
                <w:noProof/>
                <w:webHidden/>
              </w:rPr>
              <w:tab/>
            </w:r>
            <w:r>
              <w:rPr>
                <w:noProof/>
                <w:webHidden/>
              </w:rPr>
              <w:fldChar w:fldCharType="begin"/>
            </w:r>
            <w:r>
              <w:rPr>
                <w:noProof/>
                <w:webHidden/>
              </w:rPr>
              <w:instrText xml:space="preserve"> PAGEREF _Toc407746452 \h </w:instrText>
            </w:r>
            <w:r>
              <w:rPr>
                <w:noProof/>
                <w:webHidden/>
              </w:rPr>
            </w:r>
            <w:r>
              <w:rPr>
                <w:noProof/>
                <w:webHidden/>
              </w:rPr>
              <w:fldChar w:fldCharType="separate"/>
            </w:r>
            <w:r>
              <w:rPr>
                <w:noProof/>
                <w:webHidden/>
              </w:rPr>
              <w:t>57</w:t>
            </w:r>
            <w:r>
              <w:rPr>
                <w:noProof/>
                <w:webHidden/>
              </w:rPr>
              <w:fldChar w:fldCharType="end"/>
            </w:r>
          </w:hyperlink>
        </w:p>
        <w:p w:rsidR="00007136" w:rsidRDefault="00007136">
          <w:pPr>
            <w:pStyle w:val="TJ2"/>
            <w:tabs>
              <w:tab w:val="left" w:pos="1320"/>
              <w:tab w:val="right" w:leader="dot" w:pos="8500"/>
            </w:tabs>
            <w:rPr>
              <w:rFonts w:asciiTheme="minorHAnsi" w:eastAsiaTheme="minorEastAsia" w:hAnsiTheme="minorHAnsi" w:cstheme="minorBidi"/>
              <w:noProof/>
              <w:sz w:val="22"/>
              <w:szCs w:val="22"/>
            </w:rPr>
          </w:pPr>
          <w:hyperlink w:anchor="_Toc407746453" w:history="1">
            <w:r w:rsidRPr="00612945">
              <w:rPr>
                <w:rStyle w:val="Hiperhivatkozs"/>
                <w:noProof/>
              </w:rPr>
              <w:t>6.2</w:t>
            </w:r>
            <w:r>
              <w:rPr>
                <w:rFonts w:asciiTheme="minorHAnsi" w:eastAsiaTheme="minorEastAsia" w:hAnsiTheme="minorHAnsi" w:cstheme="minorBidi"/>
                <w:noProof/>
                <w:sz w:val="22"/>
                <w:szCs w:val="22"/>
              </w:rPr>
              <w:tab/>
            </w:r>
            <w:r w:rsidRPr="00612945">
              <w:rPr>
                <w:rStyle w:val="Hiperhivatkozs"/>
                <w:noProof/>
              </w:rPr>
              <w:t>Továbbfejlesztési lehetőségek</w:t>
            </w:r>
            <w:r>
              <w:rPr>
                <w:noProof/>
                <w:webHidden/>
              </w:rPr>
              <w:tab/>
            </w:r>
            <w:r>
              <w:rPr>
                <w:noProof/>
                <w:webHidden/>
              </w:rPr>
              <w:fldChar w:fldCharType="begin"/>
            </w:r>
            <w:r>
              <w:rPr>
                <w:noProof/>
                <w:webHidden/>
              </w:rPr>
              <w:instrText xml:space="preserve"> PAGEREF _Toc407746453 \h </w:instrText>
            </w:r>
            <w:r>
              <w:rPr>
                <w:noProof/>
                <w:webHidden/>
              </w:rPr>
            </w:r>
            <w:r>
              <w:rPr>
                <w:noProof/>
                <w:webHidden/>
              </w:rPr>
              <w:fldChar w:fldCharType="separate"/>
            </w:r>
            <w:r>
              <w:rPr>
                <w:noProof/>
                <w:webHidden/>
              </w:rPr>
              <w:t>59</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54" w:history="1">
            <w:r w:rsidRPr="00612945">
              <w:rPr>
                <w:rStyle w:val="Hiperhivatkozs"/>
                <w:noProof/>
              </w:rPr>
              <w:t>7</w:t>
            </w:r>
            <w:r>
              <w:rPr>
                <w:rFonts w:asciiTheme="minorHAnsi" w:eastAsiaTheme="minorEastAsia" w:hAnsiTheme="minorHAnsi" w:cstheme="minorBidi"/>
                <w:noProof/>
                <w:sz w:val="22"/>
                <w:szCs w:val="22"/>
              </w:rPr>
              <w:tab/>
            </w:r>
            <w:r w:rsidRPr="00612945">
              <w:rPr>
                <w:rStyle w:val="Hiperhivatkozs"/>
                <w:noProof/>
              </w:rPr>
              <w:t>Mellékletek</w:t>
            </w:r>
            <w:r>
              <w:rPr>
                <w:noProof/>
                <w:webHidden/>
              </w:rPr>
              <w:tab/>
            </w:r>
            <w:r>
              <w:rPr>
                <w:noProof/>
                <w:webHidden/>
              </w:rPr>
              <w:fldChar w:fldCharType="begin"/>
            </w:r>
            <w:r>
              <w:rPr>
                <w:noProof/>
                <w:webHidden/>
              </w:rPr>
              <w:instrText xml:space="preserve"> PAGEREF _Toc407746454 \h </w:instrText>
            </w:r>
            <w:r>
              <w:rPr>
                <w:noProof/>
                <w:webHidden/>
              </w:rPr>
            </w:r>
            <w:r>
              <w:rPr>
                <w:noProof/>
                <w:webHidden/>
              </w:rPr>
              <w:fldChar w:fldCharType="separate"/>
            </w:r>
            <w:r>
              <w:rPr>
                <w:noProof/>
                <w:webHidden/>
              </w:rPr>
              <w:t>60</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55" w:history="1">
            <w:r w:rsidRPr="00612945">
              <w:rPr>
                <w:rStyle w:val="Hiperhivatkozs"/>
                <w:noProof/>
              </w:rPr>
              <w:t>8</w:t>
            </w:r>
            <w:r>
              <w:rPr>
                <w:rFonts w:asciiTheme="minorHAnsi" w:eastAsiaTheme="minorEastAsia" w:hAnsiTheme="minorHAnsi" w:cstheme="minorBidi"/>
                <w:noProof/>
                <w:sz w:val="22"/>
                <w:szCs w:val="22"/>
              </w:rPr>
              <w:tab/>
            </w:r>
            <w:r w:rsidRPr="00612945">
              <w:rPr>
                <w:rStyle w:val="Hiperhivatkozs"/>
                <w:noProof/>
              </w:rPr>
              <w:t>Irodalomjegyzék</w:t>
            </w:r>
            <w:r>
              <w:rPr>
                <w:noProof/>
                <w:webHidden/>
              </w:rPr>
              <w:tab/>
            </w:r>
            <w:r>
              <w:rPr>
                <w:noProof/>
                <w:webHidden/>
              </w:rPr>
              <w:fldChar w:fldCharType="begin"/>
            </w:r>
            <w:r>
              <w:rPr>
                <w:noProof/>
                <w:webHidden/>
              </w:rPr>
              <w:instrText xml:space="preserve"> PAGEREF _Toc407746455 \h </w:instrText>
            </w:r>
            <w:r>
              <w:rPr>
                <w:noProof/>
                <w:webHidden/>
              </w:rPr>
            </w:r>
            <w:r>
              <w:rPr>
                <w:noProof/>
                <w:webHidden/>
              </w:rPr>
              <w:fldChar w:fldCharType="separate"/>
            </w:r>
            <w:r>
              <w:rPr>
                <w:noProof/>
                <w:webHidden/>
              </w:rPr>
              <w:t>63</w:t>
            </w:r>
            <w:r>
              <w:rPr>
                <w:noProof/>
                <w:webHidden/>
              </w:rPr>
              <w:fldChar w:fldCharType="end"/>
            </w:r>
          </w:hyperlink>
        </w:p>
        <w:p w:rsidR="00007136" w:rsidRDefault="00007136">
          <w:pPr>
            <w:pStyle w:val="TJ1"/>
            <w:tabs>
              <w:tab w:val="left" w:pos="880"/>
            </w:tabs>
            <w:rPr>
              <w:rFonts w:asciiTheme="minorHAnsi" w:eastAsiaTheme="minorEastAsia" w:hAnsiTheme="minorHAnsi" w:cstheme="minorBidi"/>
              <w:noProof/>
              <w:sz w:val="22"/>
              <w:szCs w:val="22"/>
            </w:rPr>
          </w:pPr>
          <w:hyperlink w:anchor="_Toc407746456" w:history="1">
            <w:r w:rsidRPr="00612945">
              <w:rPr>
                <w:rStyle w:val="Hiperhivatkozs"/>
                <w:noProof/>
              </w:rPr>
              <w:t>9</w:t>
            </w:r>
            <w:r>
              <w:rPr>
                <w:rFonts w:asciiTheme="minorHAnsi" w:eastAsiaTheme="minorEastAsia" w:hAnsiTheme="minorHAnsi" w:cstheme="minorBidi"/>
                <w:noProof/>
                <w:sz w:val="22"/>
                <w:szCs w:val="22"/>
              </w:rPr>
              <w:tab/>
            </w:r>
            <w:r w:rsidRPr="00612945">
              <w:rPr>
                <w:rStyle w:val="Hiperhivatkozs"/>
                <w:noProof/>
              </w:rPr>
              <w:t>Ábrajegyzék</w:t>
            </w:r>
            <w:r>
              <w:rPr>
                <w:noProof/>
                <w:webHidden/>
              </w:rPr>
              <w:tab/>
            </w:r>
            <w:r>
              <w:rPr>
                <w:noProof/>
                <w:webHidden/>
              </w:rPr>
              <w:fldChar w:fldCharType="begin"/>
            </w:r>
            <w:r>
              <w:rPr>
                <w:noProof/>
                <w:webHidden/>
              </w:rPr>
              <w:instrText xml:space="preserve"> PAGEREF _Toc407746456 \h </w:instrText>
            </w:r>
            <w:r>
              <w:rPr>
                <w:noProof/>
                <w:webHidden/>
              </w:rPr>
            </w:r>
            <w:r>
              <w:rPr>
                <w:noProof/>
                <w:webHidden/>
              </w:rPr>
              <w:fldChar w:fldCharType="separate"/>
            </w:r>
            <w:r>
              <w:rPr>
                <w:noProof/>
                <w:webHidden/>
              </w:rPr>
              <w:t>65</w:t>
            </w:r>
            <w:r>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7746409"/>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7746410"/>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proofErr w:type="spellStart"/>
      <w:r w:rsidRPr="00377F14">
        <w:t>webkamerák</w:t>
      </w:r>
      <w:proofErr w:type="spellEnd"/>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w:t>
      </w:r>
      <w:proofErr w:type="spellStart"/>
      <w:r w:rsidR="00696A73" w:rsidRPr="00377F14">
        <w:t>búrával</w:t>
      </w:r>
      <w:proofErr w:type="spellEnd"/>
      <w:r w:rsidR="00696A73" w:rsidRPr="00377F14">
        <w:t xml:space="preserve">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w:t>
      </w:r>
      <w:proofErr w:type="spellStart"/>
      <w:r w:rsidRPr="00377F14">
        <w:rPr>
          <w:rStyle w:val="null"/>
        </w:rPr>
        <w:t>packing</w:t>
      </w:r>
      <w:proofErr w:type="spellEnd"/>
      <w:r w:rsidRPr="00377F14">
        <w:rPr>
          <w:rStyle w:val="null"/>
        </w:rPr>
        <w:t xml:space="preserve"> </w:t>
      </w:r>
      <w:proofErr w:type="spellStart"/>
      <w:r w:rsidRPr="00377F14">
        <w:rPr>
          <w:rStyle w:val="null"/>
        </w:rPr>
        <w:t>effect</w:t>
      </w:r>
      <w:proofErr w:type="spellEnd"/>
      <w:r w:rsidRPr="00377F14">
        <w:rPr>
          <w:rStyle w:val="null"/>
        </w:rPr>
        <w: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lastRenderedPageBreak/>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7746411"/>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proofErr w:type="gramStart"/>
      <w:r w:rsidRPr="00377F14">
        <w:t>Az OMSZ</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w:t>
      </w:r>
      <w:proofErr w:type="spellStart"/>
      <w:r w:rsidR="00DF57A8" w:rsidRPr="00377F14">
        <w:t>router</w:t>
      </w:r>
      <w:proofErr w:type="spellEnd"/>
      <w:r w:rsidR="00DF57A8" w:rsidRPr="00377F14">
        <w:t xml:space="preserve">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lastRenderedPageBreak/>
        <w:drawing>
          <wp:inline distT="0" distB="0" distL="0" distR="0" wp14:anchorId="2DE37C93" wp14:editId="0B2EF1AA">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3"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0E75AA" w:rsidP="00257573">
      <w:pPr>
        <w:pStyle w:val="Kpalrs"/>
      </w:pPr>
      <w:r>
        <w:fldChar w:fldCharType="begin"/>
      </w:r>
      <w:r>
        <w:instrText xml:space="preserve"> STYLEREF 1 \s </w:instrText>
      </w:r>
      <w:r>
        <w:fldChar w:fldCharType="separate"/>
      </w:r>
      <w:r>
        <w:rPr>
          <w:noProof/>
        </w:rPr>
        <w:t>1</w:t>
      </w:r>
      <w:r>
        <w:fldChar w:fldCharType="end"/>
      </w:r>
      <w:r>
        <w:t>.</w:t>
      </w:r>
      <w:r>
        <w:fldChar w:fldCharType="begin"/>
      </w:r>
      <w:r>
        <w:instrText xml:space="preserve"> SEQ ábra \* ARABIC \s 1 </w:instrText>
      </w:r>
      <w:r>
        <w:fldChar w:fldCharType="separate"/>
      </w:r>
      <w:r>
        <w:rPr>
          <w:noProof/>
        </w:rPr>
        <w:t>1</w:t>
      </w:r>
      <w:r>
        <w:fldChar w:fldCharType="end"/>
      </w:r>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p>
    <w:p w:rsidR="008E56E3" w:rsidRPr="00377F14" w:rsidRDefault="0073438E" w:rsidP="003534ED">
      <w:pPr>
        <w:spacing w:before="120"/>
        <w:ind w:firstLine="426"/>
      </w:pPr>
      <w:r w:rsidRPr="00377F14">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proofErr w:type="gramStart"/>
      <w:r w:rsidR="007A0873" w:rsidRPr="00377F14">
        <w:t>továbbfejlesztésén</w:t>
      </w:r>
      <w:proofErr w:type="gramEnd"/>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lastRenderedPageBreak/>
        <w:drawing>
          <wp:inline distT="0" distB="0" distL="0" distR="0" wp14:anchorId="22F9CD91" wp14:editId="6450001A">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4"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3" w:name="_Ref406522610"/>
    <w:p w:rsidR="00AA5240" w:rsidRPr="00377F14" w:rsidRDefault="000E75AA" w:rsidP="003F3234">
      <w:pPr>
        <w:pStyle w:val="Kpalrs"/>
      </w:pPr>
      <w:r>
        <w:fldChar w:fldCharType="begin"/>
      </w:r>
      <w:r>
        <w:instrText xml:space="preserve"> STYLEREF 1 \s </w:instrText>
      </w:r>
      <w:r>
        <w:fldChar w:fldCharType="separate"/>
      </w:r>
      <w:proofErr w:type="gramStart"/>
      <w:r>
        <w:rPr>
          <w:noProof/>
        </w:rPr>
        <w:t>1</w:t>
      </w:r>
      <w:r>
        <w:fldChar w:fldCharType="end"/>
      </w:r>
      <w:r>
        <w:t>.</w:t>
      </w:r>
      <w:r>
        <w:fldChar w:fldCharType="begin"/>
      </w:r>
      <w:r>
        <w:instrText xml:space="preserve"> SEQ ábra \* ARABIC \s 1 </w:instrText>
      </w:r>
      <w:r>
        <w:fldChar w:fldCharType="separate"/>
      </w:r>
      <w:r>
        <w:rPr>
          <w:noProof/>
        </w:rPr>
        <w:t>2</w:t>
      </w:r>
      <w:r>
        <w:fldChar w:fldCharType="end"/>
      </w:r>
      <w:r w:rsidR="009F1E76" w:rsidRPr="00377F14">
        <w:t>. ábra</w:t>
      </w:r>
      <w:bookmarkEnd w:id="13"/>
      <w:r w:rsidR="009F1E76" w:rsidRPr="00377F14">
        <w:t xml:space="preserve"> - </w:t>
      </w:r>
      <w:r w:rsidR="009F1E76" w:rsidRPr="00377F14">
        <w:rPr>
          <w:noProof/>
          <w:color w:val="000000" w:themeColor="text1"/>
          <w:szCs w:val="20"/>
        </w:rPr>
        <w:t>Az OMSZ által használt kamerák szerkezeti felépítése.</w:t>
      </w:r>
      <w:proofErr w:type="gramEnd"/>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4" w:name="_Toc369881015"/>
      <w:bookmarkStart w:id="15" w:name="_Toc371356722"/>
      <w:bookmarkStart w:id="16" w:name="_Toc385287712"/>
      <w:bookmarkStart w:id="17" w:name="_Toc407746412"/>
      <w:r w:rsidRPr="00377F14">
        <w:lastRenderedPageBreak/>
        <w:t>Borultság vizsgálata</w:t>
      </w:r>
      <w:bookmarkEnd w:id="14"/>
      <w:bookmarkEnd w:id="15"/>
      <w:r w:rsidR="00370835" w:rsidRPr="00377F14">
        <w:t xml:space="preserve"> </w:t>
      </w:r>
      <w:proofErr w:type="gramStart"/>
      <w:r w:rsidR="00370835" w:rsidRPr="00377F14">
        <w:t>és</w:t>
      </w:r>
      <w:proofErr w:type="gramEnd"/>
      <w:r w:rsidR="00370835" w:rsidRPr="00377F14">
        <w:t xml:space="preserve"> felhőtípus</w:t>
      </w:r>
      <w:r w:rsidR="00337E77" w:rsidRPr="00377F14">
        <w:t>ok osztályozása</w:t>
      </w:r>
      <w:bookmarkEnd w:id="16"/>
      <w:bookmarkEnd w:id="17"/>
    </w:p>
    <w:p w:rsidR="0094134C" w:rsidRPr="00377F14" w:rsidRDefault="0094134C" w:rsidP="00C726CC">
      <w:pPr>
        <w:pStyle w:val="Cmsor2"/>
        <w:rPr>
          <w:rFonts w:cs="Times New Roman"/>
        </w:rPr>
      </w:pPr>
      <w:bookmarkStart w:id="18" w:name="_Toc371356723"/>
      <w:bookmarkStart w:id="19" w:name="_Toc385287713"/>
      <w:bookmarkStart w:id="20" w:name="_Toc407746413"/>
      <w:r w:rsidRPr="00377F14">
        <w:rPr>
          <w:rFonts w:cs="Times New Roman"/>
        </w:rPr>
        <w:t>Cél meghatározása</w:t>
      </w:r>
      <w:bookmarkEnd w:id="18"/>
      <w:bookmarkEnd w:id="19"/>
      <w:bookmarkEnd w:id="20"/>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 xml:space="preserve">Ezt az értéket úgynevezett </w:t>
      </w:r>
      <w:proofErr w:type="spellStart"/>
      <w:r w:rsidR="006801EF" w:rsidRPr="00377F14">
        <w:t>oktában</w:t>
      </w:r>
      <w:proofErr w:type="spellEnd"/>
      <w:r w:rsidR="006801EF" w:rsidRPr="00377F14">
        <w:t xml:space="preserve">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w:t>
      </w:r>
      <w:proofErr w:type="spellStart"/>
      <w:r w:rsidRPr="00377F14">
        <w:t>oktának</w:t>
      </w:r>
      <w:proofErr w:type="spellEnd"/>
      <w:r w:rsidRPr="00377F14">
        <w:t xml:space="preserve"> </w:t>
      </w:r>
      <w:r w:rsidR="00F261F3" w:rsidRPr="00377F14">
        <w:t>becsültük</w:t>
      </w:r>
      <w:r w:rsidRPr="00377F14">
        <w:t>, de</w:t>
      </w:r>
      <w:r w:rsidR="008C5E60" w:rsidRPr="00377F14">
        <w:t xml:space="preserve"> valahol</w:t>
      </w:r>
      <w:r w:rsidRPr="00377F14">
        <w:t xml:space="preserve"> van kis lyuk a felhőzeten, az értéket 7 </w:t>
      </w:r>
      <w:proofErr w:type="spellStart"/>
      <w:r w:rsidRPr="00377F14">
        <w:t>oktának</w:t>
      </w:r>
      <w:proofErr w:type="spellEnd"/>
      <w:r w:rsidRPr="00377F14">
        <w:t xml:space="preserve"> kell venni. Ugyan így 0 </w:t>
      </w:r>
      <w:proofErr w:type="spellStart"/>
      <w:r w:rsidRPr="00377F14">
        <w:t>oktánál</w:t>
      </w:r>
      <w:proofErr w:type="spellEnd"/>
      <w:r w:rsidRPr="00377F14">
        <w:t>, ha egy</w:t>
      </w:r>
      <w:r w:rsidR="00010593" w:rsidRPr="00377F14">
        <w:t xml:space="preserve"> egészen</w:t>
      </w:r>
      <w:r w:rsidRPr="00377F14">
        <w:t xml:space="preserve"> kis felhő van az égen, már 1 </w:t>
      </w:r>
      <w:proofErr w:type="spellStart"/>
      <w:r w:rsidRPr="00377F14">
        <w:t>okta</w:t>
      </w:r>
      <w:proofErr w:type="spellEnd"/>
      <w:r w:rsidRPr="00377F14">
        <w:t xml:space="preserve"> az értéke. </w:t>
      </w:r>
      <w:r w:rsidR="008A2F7D" w:rsidRPr="00377F14">
        <w:t xml:space="preserve">Ezen kívül fontos figyelembe vennünk, hogy </w:t>
      </w:r>
      <w:proofErr w:type="spellStart"/>
      <w:r w:rsidR="008A2F7D" w:rsidRPr="00377F14">
        <w:t>Cumulus</w:t>
      </w:r>
      <w:proofErr w:type="spellEnd"/>
      <w:r w:rsidR="008A2F7D" w:rsidRPr="00377F14">
        <w:t xml:space="preserve"> típusú felhő (később részletezve) nem lehet 8 </w:t>
      </w:r>
      <w:proofErr w:type="spellStart"/>
      <w:r w:rsidR="008A2F7D" w:rsidRPr="00377F14">
        <w:t>okta</w:t>
      </w:r>
      <w:proofErr w:type="spellEnd"/>
      <w:r w:rsidR="008A2F7D" w:rsidRPr="00377F14">
        <w:t xml:space="preserve">. Ebben az esetben feltételeznünk kell, hogy vannak kis lyukak, csak mi nem látjuk őket, és az értéket 7 </w:t>
      </w:r>
      <w:proofErr w:type="spellStart"/>
      <w:r w:rsidR="008A2F7D" w:rsidRPr="00377F14">
        <w:t>oktának</w:t>
      </w:r>
      <w:proofErr w:type="spellEnd"/>
      <w:r w:rsidR="008A2F7D" w:rsidRPr="00377F14">
        <w:t xml:space="preserve">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w:t>
      </w:r>
      <w:proofErr w:type="gramStart"/>
      <w:r w:rsidR="00D86D3B" w:rsidRPr="00377F14">
        <w:t>Ez az érték adja a borultságot.</w:t>
      </w:r>
      <w:proofErr w:type="gramEnd"/>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w:t>
      </w:r>
      <w:proofErr w:type="spellStart"/>
      <w:r w:rsidR="00EC376B" w:rsidRPr="00377F14">
        <w:t>oktában</w:t>
      </w:r>
      <w:proofErr w:type="spellEnd"/>
      <w:r w:rsidR="00EC376B" w:rsidRPr="00377F14">
        <w:t xml:space="preserve"> mért borultságát</w:t>
      </w:r>
      <w:r w:rsidR="00AF4298" w:rsidRPr="00377F14">
        <w:t>.</w:t>
      </w:r>
    </w:p>
    <w:p w:rsidR="00E27D1A" w:rsidRPr="00377F14" w:rsidRDefault="00475CC3" w:rsidP="00E27D1A">
      <w:pPr>
        <w:keepNext/>
        <w:spacing w:before="120"/>
        <w:ind w:firstLine="426"/>
        <w:jc w:val="center"/>
      </w:pPr>
      <w:r w:rsidRPr="00377F14">
        <w:rPr>
          <w:noProof/>
        </w:rPr>
        <w:lastRenderedPageBreak/>
        <w:drawing>
          <wp:inline distT="0" distB="0" distL="0" distR="0" wp14:anchorId="6C20C9C6" wp14:editId="40E99316">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1" w:name="_Ref406522636"/>
    <w:p w:rsidR="00475CC3" w:rsidRPr="00377F14" w:rsidRDefault="000E75AA" w:rsidP="00475CC3">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1</w:t>
      </w:r>
      <w:r>
        <w:fldChar w:fldCharType="end"/>
      </w:r>
      <w:r w:rsidR="00E27D1A" w:rsidRPr="00377F14">
        <w:t>. ábra</w:t>
      </w:r>
      <w:bookmarkEnd w:id="21"/>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xml:space="preserve">. A kép alapján becsült érték 3 </w:t>
      </w:r>
      <w:proofErr w:type="spellStart"/>
      <w:r w:rsidR="00E27D1A" w:rsidRPr="00377F14">
        <w:t>okta</w:t>
      </w:r>
      <w:proofErr w:type="spellEnd"/>
      <w:r w:rsidR="00E27D1A" w:rsidRPr="00377F14">
        <w:t>.</w:t>
      </w:r>
    </w:p>
    <w:p w:rsidR="004C548A" w:rsidRPr="00377F14" w:rsidRDefault="004C548A" w:rsidP="005D510F">
      <w:r w:rsidRPr="00377F14">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2" w:name="_Toc385287714"/>
      <w:bookmarkStart w:id="23" w:name="_Toc407746414"/>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w:t>
      </w:r>
      <w:proofErr w:type="gramStart"/>
      <w:r w:rsidR="009B099A" w:rsidRPr="00377F14">
        <w:rPr>
          <w:rFonts w:cs="Times New Roman"/>
        </w:rPr>
        <w:t>és</w:t>
      </w:r>
      <w:proofErr w:type="gramEnd"/>
      <w:r w:rsidR="009B099A" w:rsidRPr="00377F14">
        <w:rPr>
          <w:rFonts w:cs="Times New Roman"/>
        </w:rPr>
        <w:t xml:space="preserve"> jellemzői</w:t>
      </w:r>
      <w:bookmarkEnd w:id="22"/>
      <w:bookmarkEnd w:id="23"/>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6D70BC" w:rsidRPr="00377F14">
        <w:rPr>
          <w:noProof/>
        </w:rPr>
        <w:t>1</w:t>
      </w:r>
      <w:r w:rsidR="006D70BC"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w:t>
      </w:r>
      <w:proofErr w:type="gramStart"/>
      <w:r w:rsidR="004C548A" w:rsidRPr="00377F14">
        <w:t>Az alábbi adatokat a</w:t>
      </w:r>
      <w:r w:rsidR="009F67D2" w:rsidRPr="00377F14">
        <w:t xml:space="preserve"> MET Office könyvében</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proofErr w:type="gramStart"/>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proofErr w:type="gramEnd"/>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w:t>
      </w:r>
      <w:proofErr w:type="spellStart"/>
      <w:r w:rsidRPr="00377F14">
        <w:t>Cirrus</w:t>
      </w:r>
      <w:proofErr w:type="spellEnd"/>
      <w:r w:rsidRPr="00377F14">
        <w:t xml:space="preserve">, </w:t>
      </w:r>
      <w:proofErr w:type="spellStart"/>
      <w:r w:rsidRPr="00377F14">
        <w:t>Cirrocumulus</w:t>
      </w:r>
      <w:proofErr w:type="spellEnd"/>
      <w:r w:rsidRPr="00377F14">
        <w:t xml:space="preserve"> és a </w:t>
      </w:r>
      <w:proofErr w:type="spellStart"/>
      <w:r w:rsidRPr="00377F14">
        <w:t>Cirrostratus</w:t>
      </w:r>
      <w:proofErr w:type="spellEnd"/>
      <w:r w:rsidRPr="00377F14">
        <w:t xml:space="preserve">. </w:t>
      </w:r>
      <w:r w:rsidR="00C949A9" w:rsidRPr="00377F14">
        <w:t xml:space="preserve">Ezekre éghajlatunkon igaz, hogy 4000-13000 méter között helyezkednek el, és kizárólag </w:t>
      </w:r>
      <w:r w:rsidR="0031061B" w:rsidRPr="00377F14">
        <w:t xml:space="preserve">szilárd </w:t>
      </w:r>
      <w:r w:rsidR="0031061B" w:rsidRPr="00377F14">
        <w:lastRenderedPageBreak/>
        <w:t>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w:t>
      </w:r>
      <w:proofErr w:type="spellStart"/>
      <w:r w:rsidRPr="00377F14">
        <w:t>Cirrus</w:t>
      </w:r>
      <w:proofErr w:type="spellEnd"/>
      <w:r w:rsidRPr="00377F14">
        <w:t xml:space="preserve"> egy világos színű, szálas szerkezetű magasan elhelyezkedő felhő. Általában egyszerre csak kevés </w:t>
      </w:r>
      <w:r w:rsidR="00447689" w:rsidRPr="00377F14">
        <w:t>–</w:t>
      </w:r>
      <w:r w:rsidRPr="00377F14">
        <w:t xml:space="preserve"> néhány </w:t>
      </w:r>
      <w:proofErr w:type="spellStart"/>
      <w:r w:rsidRPr="00377F14">
        <w:t>okta</w:t>
      </w:r>
      <w:proofErr w:type="spellEnd"/>
      <w:r w:rsidRPr="00377F14">
        <w:t xml:space="preserve"> </w:t>
      </w:r>
      <w:r w:rsidR="00447689" w:rsidRPr="00377F14">
        <w:t>–</w:t>
      </w:r>
      <w:r w:rsidRPr="00377F14">
        <w:t xml:space="preserve"> van belőle az égen. Érdekesség, hog</w:t>
      </w:r>
      <w:r w:rsidR="00996269" w:rsidRPr="00377F14">
        <w:t>y gyakran a repülőgépek kondenz</w:t>
      </w:r>
      <w:r w:rsidRPr="00377F14">
        <w:t xml:space="preserve">csíkja is </w:t>
      </w:r>
      <w:proofErr w:type="spellStart"/>
      <w:r w:rsidRPr="00377F14">
        <w:t>Cirrus-szá</w:t>
      </w:r>
      <w:proofErr w:type="spellEnd"/>
      <w:r w:rsidRPr="00377F14">
        <w:t xml:space="preserve"> alakul, ha sokáig megmarad (és ez nem baj, nem</w:t>
      </w:r>
      <w:r w:rsidR="00C70597" w:rsidRPr="00377F14">
        <w:t xml:space="preserve"> kell leszű</w:t>
      </w:r>
      <w:r w:rsidRPr="00377F14">
        <w:t>rni a felhők közül).</w:t>
      </w:r>
      <w:r w:rsidR="001D7859" w:rsidRPr="00377F14">
        <w:t xml:space="preserve"> Alfajai a </w:t>
      </w:r>
      <w:proofErr w:type="spellStart"/>
      <w:r w:rsidR="001D7859" w:rsidRPr="00377F14">
        <w:t>Cirrus</w:t>
      </w:r>
      <w:proofErr w:type="spellEnd"/>
      <w:r w:rsidR="001D7859" w:rsidRPr="00377F14">
        <w:t xml:space="preserve"> </w:t>
      </w:r>
      <w:proofErr w:type="spellStart"/>
      <w:r w:rsidR="001D7859" w:rsidRPr="00377F14">
        <w:t>uncinus</w:t>
      </w:r>
      <w:proofErr w:type="spellEnd"/>
      <w:r w:rsidR="001D7859" w:rsidRPr="00377F14">
        <w:t xml:space="preserve"> és a </w:t>
      </w:r>
      <w:proofErr w:type="spellStart"/>
      <w:r w:rsidR="001D7859" w:rsidRPr="00377F14">
        <w:t>Cirrus</w:t>
      </w:r>
      <w:proofErr w:type="spellEnd"/>
      <w:r w:rsidR="001D7859" w:rsidRPr="00377F14">
        <w:t xml:space="preserve"> </w:t>
      </w:r>
      <w:proofErr w:type="spellStart"/>
      <w:r w:rsidR="001D7859" w:rsidRPr="00377F14">
        <w:t>spissatus</w:t>
      </w:r>
      <w:proofErr w:type="spellEnd"/>
      <w:r w:rsidR="001D7859" w:rsidRPr="00377F14">
        <w:t>.</w:t>
      </w:r>
    </w:p>
    <w:p w:rsidR="004C548A" w:rsidRPr="00377F14" w:rsidRDefault="004C548A" w:rsidP="004C548A">
      <w:pPr>
        <w:spacing w:before="120"/>
        <w:ind w:firstLine="426"/>
      </w:pPr>
      <w:r w:rsidRPr="00377F14">
        <w:t xml:space="preserve">A </w:t>
      </w:r>
      <w:proofErr w:type="spellStart"/>
      <w:r w:rsidRPr="00377F14">
        <w:t>Cirrocumulust</w:t>
      </w:r>
      <w:proofErr w:type="spellEnd"/>
      <w:r w:rsidRPr="00377F14">
        <w:t xml:space="preserve"> a köznyelv "bárányfelhő"</w:t>
      </w:r>
      <w:proofErr w:type="spellStart"/>
      <w:r w:rsidRPr="00377F14">
        <w:t>-nek</w:t>
      </w:r>
      <w:proofErr w:type="spellEnd"/>
      <w:r w:rsidRPr="00377F14">
        <w:t xml:space="preserve">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 xml:space="preserve">A </w:t>
      </w:r>
      <w:proofErr w:type="spellStart"/>
      <w:r w:rsidRPr="00377F14">
        <w:t>Cirrostratus</w:t>
      </w:r>
      <w:proofErr w:type="spellEnd"/>
      <w:r w:rsidRPr="00377F14">
        <w:t xml:space="preserve"> egy magasan elhelyezkedő egybefüggő</w:t>
      </w:r>
      <w:r w:rsidR="00E033E9" w:rsidRPr="00377F14">
        <w:t>, vékony, fehér</w:t>
      </w:r>
      <w:r w:rsidRPr="00377F14">
        <w:t xml:space="preserve"> fátyolfelhő. Képes az egész eget beborítani. Különleges ismertetőjele, hogy nagyon hasonlít az </w:t>
      </w:r>
      <w:proofErr w:type="spellStart"/>
      <w:r w:rsidRPr="00377F14">
        <w:t>Altostratusra</w:t>
      </w:r>
      <w:proofErr w:type="spellEnd"/>
      <w:r w:rsidRPr="00377F14">
        <w:t>,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w:t>
      </w:r>
      <w:proofErr w:type="spellStart"/>
      <w:r w:rsidR="00637219" w:rsidRPr="00377F14">
        <w:t>Altocumulus</w:t>
      </w:r>
      <w:proofErr w:type="spellEnd"/>
      <w:r w:rsidR="00637219" w:rsidRPr="00377F14">
        <w:t xml:space="preserve">, </w:t>
      </w:r>
      <w:proofErr w:type="spellStart"/>
      <w:r w:rsidR="00637219" w:rsidRPr="00377F14">
        <w:t>Altostratus</w:t>
      </w:r>
      <w:proofErr w:type="spellEnd"/>
      <w:r w:rsidR="00637219" w:rsidRPr="00377F14">
        <w:t xml:space="preserve"> és </w:t>
      </w:r>
      <w:proofErr w:type="spellStart"/>
      <w:r w:rsidR="00637219" w:rsidRPr="00377F14">
        <w:t>Nimbostratus</w:t>
      </w:r>
      <w:proofErr w:type="spellEnd"/>
      <w:r w:rsidR="00637219" w:rsidRPr="00377F14">
        <w:t>.</w:t>
      </w:r>
    </w:p>
    <w:p w:rsidR="004C548A" w:rsidRPr="00377F14" w:rsidRDefault="004C548A" w:rsidP="004C548A">
      <w:pPr>
        <w:spacing w:before="120"/>
        <w:ind w:firstLine="426"/>
      </w:pPr>
      <w:r w:rsidRPr="00377F14">
        <w:t xml:space="preserve">Az </w:t>
      </w:r>
      <w:proofErr w:type="spellStart"/>
      <w:r w:rsidRPr="00377F14">
        <w:t>Altocumulus</w:t>
      </w:r>
      <w:proofErr w:type="spellEnd"/>
      <w:r w:rsidRPr="00377F14">
        <w:t xml:space="preserve">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 xml:space="preserve">7 </w:t>
      </w:r>
      <w:proofErr w:type="spellStart"/>
      <w:r w:rsidRPr="00377F14">
        <w:t>oktáig</w:t>
      </w:r>
      <w:proofErr w:type="spellEnd"/>
      <w:r w:rsidRPr="00377F14">
        <w:t>.</w:t>
      </w:r>
      <w:r w:rsidR="00501780" w:rsidRPr="00377F14">
        <w:t xml:space="preserve"> Alfajai az </w:t>
      </w:r>
      <w:proofErr w:type="spellStart"/>
      <w:r w:rsidR="00501780" w:rsidRPr="00377F14">
        <w:t>Altocumulus</w:t>
      </w:r>
      <w:proofErr w:type="spellEnd"/>
      <w:r w:rsidR="00AB7447" w:rsidRPr="00377F14">
        <w:t xml:space="preserve"> </w:t>
      </w:r>
      <w:proofErr w:type="spellStart"/>
      <w:r w:rsidR="00AB7447" w:rsidRPr="00377F14">
        <w:t>translucid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opac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duplicat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lenticulari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floccus</w:t>
      </w:r>
      <w:proofErr w:type="spellEnd"/>
      <w:r w:rsidR="00AB7447" w:rsidRPr="00377F14">
        <w:t xml:space="preserve"> és az </w:t>
      </w:r>
      <w:proofErr w:type="spellStart"/>
      <w:r w:rsidR="00AB7447" w:rsidRPr="00377F14">
        <w:t>Altocumulus</w:t>
      </w:r>
      <w:proofErr w:type="spellEnd"/>
      <w:r w:rsidR="00AB7447" w:rsidRPr="00377F14">
        <w:t xml:space="preserve"> </w:t>
      </w:r>
      <w:proofErr w:type="spellStart"/>
      <w:r w:rsidR="00AB7447" w:rsidRPr="00377F14">
        <w:t>castellanus</w:t>
      </w:r>
      <w:proofErr w:type="spellEnd"/>
      <w:r w:rsidR="00AB7447" w:rsidRPr="00377F14">
        <w:t>.</w:t>
      </w:r>
    </w:p>
    <w:p w:rsidR="004C548A" w:rsidRPr="00377F14" w:rsidRDefault="004C548A" w:rsidP="004C548A">
      <w:pPr>
        <w:spacing w:before="120"/>
        <w:ind w:firstLine="426"/>
      </w:pPr>
      <w:r w:rsidRPr="00377F14">
        <w:t xml:space="preserve">Az </w:t>
      </w:r>
      <w:proofErr w:type="spellStart"/>
      <w:r w:rsidRPr="00377F14">
        <w:t>Altostratus</w:t>
      </w:r>
      <w:proofErr w:type="spellEnd"/>
      <w:r w:rsidRPr="00377F14">
        <w:t xml:space="preserve">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 xml:space="preserve">alfaja van, az </w:t>
      </w:r>
      <w:proofErr w:type="spellStart"/>
      <w:r w:rsidR="000B183D" w:rsidRPr="00377F14">
        <w:t>Altostratus</w:t>
      </w:r>
      <w:proofErr w:type="spellEnd"/>
      <w:r w:rsidR="000B183D" w:rsidRPr="00377F14">
        <w:t xml:space="preserve"> </w:t>
      </w:r>
      <w:proofErr w:type="spellStart"/>
      <w:r w:rsidR="000B183D" w:rsidRPr="00377F14">
        <w:t>translucidus</w:t>
      </w:r>
      <w:proofErr w:type="spellEnd"/>
      <w:r w:rsidR="000B183D" w:rsidRPr="00377F14">
        <w:t xml:space="preserve"> és az </w:t>
      </w:r>
      <w:proofErr w:type="spellStart"/>
      <w:r w:rsidR="000B183D" w:rsidRPr="00377F14">
        <w:t>Altostratus</w:t>
      </w:r>
      <w:proofErr w:type="spellEnd"/>
      <w:r w:rsidR="000B183D" w:rsidRPr="00377F14">
        <w:t xml:space="preserve"> </w:t>
      </w:r>
      <w:proofErr w:type="spellStart"/>
      <w:r w:rsidR="000B183D" w:rsidRPr="00377F14">
        <w:t>opacus</w:t>
      </w:r>
      <w:proofErr w:type="spellEnd"/>
      <w:r w:rsidR="00815547" w:rsidRPr="00377F14">
        <w:t xml:space="preserve">. </w:t>
      </w:r>
      <w:proofErr w:type="spellStart"/>
      <w:r w:rsidR="00815547" w:rsidRPr="00377F14">
        <w:t>Előbbin</w:t>
      </w:r>
      <w:proofErr w:type="spellEnd"/>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w:t>
      </w:r>
      <w:proofErr w:type="spellStart"/>
      <w:r w:rsidRPr="00377F14">
        <w:t>Nimbostratus</w:t>
      </w:r>
      <w:proofErr w:type="spellEnd"/>
      <w:r w:rsidRPr="00377F14">
        <w:t xml:space="preserve">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w:t>
      </w:r>
      <w:proofErr w:type="spellStart"/>
      <w:r w:rsidRPr="00377F14">
        <w:t>Altostratusra</w:t>
      </w:r>
      <w:proofErr w:type="spellEnd"/>
      <w:r w:rsidRPr="00377F14">
        <w:t xml:space="preserve">, ezért akkor mondhatjuk </w:t>
      </w:r>
      <w:proofErr w:type="spellStart"/>
      <w:r w:rsidRPr="00377F14">
        <w:t>Nimbostratusnak</w:t>
      </w:r>
      <w:proofErr w:type="spellEnd"/>
      <w:r w:rsidRPr="00377F14">
        <w:t xml:space="preserve">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lastRenderedPageBreak/>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w:t>
      </w:r>
      <w:proofErr w:type="spellStart"/>
      <w:r w:rsidR="00F142AB" w:rsidRPr="00377F14">
        <w:t>szilárdot</w:t>
      </w:r>
      <w:proofErr w:type="spellEnd"/>
      <w:r w:rsidR="00F142AB" w:rsidRPr="00377F14">
        <w:t xml:space="preserve"> és folyékonyt vegyesen.</w:t>
      </w:r>
      <w:r w:rsidR="005C1455" w:rsidRPr="00377F14">
        <w:t xml:space="preserve"> Nap közben sötétebbek, éjjel viszont </w:t>
      </w:r>
      <w:proofErr w:type="gramStart"/>
      <w:r w:rsidR="005C1455" w:rsidRPr="00377F14">
        <w:t>világosabbak</w:t>
      </w:r>
      <w:proofErr w:type="gramEnd"/>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w:t>
      </w:r>
      <w:proofErr w:type="spellStart"/>
      <w:r w:rsidR="00CD065C" w:rsidRPr="00377F14">
        <w:t>Cumulus</w:t>
      </w:r>
      <w:proofErr w:type="spellEnd"/>
      <w:r w:rsidR="00CD065C" w:rsidRPr="00377F14">
        <w:t xml:space="preserve">, </w:t>
      </w:r>
      <w:proofErr w:type="spellStart"/>
      <w:r w:rsidR="00CD065C" w:rsidRPr="00377F14">
        <w:t>Cumulonimbus</w:t>
      </w:r>
      <w:proofErr w:type="spellEnd"/>
      <w:r w:rsidR="00CD065C" w:rsidRPr="00377F14">
        <w:t xml:space="preserve">, </w:t>
      </w:r>
      <w:proofErr w:type="spellStart"/>
      <w:r w:rsidR="00CD065C" w:rsidRPr="00377F14">
        <w:t>Stratocumulus</w:t>
      </w:r>
      <w:proofErr w:type="spellEnd"/>
      <w:r w:rsidR="00CD065C" w:rsidRPr="00377F14">
        <w:t xml:space="preserve"> és a </w:t>
      </w:r>
      <w:proofErr w:type="spellStart"/>
      <w:r w:rsidR="00CD065C" w:rsidRPr="00377F14">
        <w:t>Stratus</w:t>
      </w:r>
      <w:proofErr w:type="spellEnd"/>
      <w:r w:rsidR="00CD065C" w:rsidRPr="00377F14">
        <w:t>.</w:t>
      </w:r>
    </w:p>
    <w:p w:rsidR="004C548A" w:rsidRPr="00377F14" w:rsidRDefault="004C548A" w:rsidP="004C548A">
      <w:pPr>
        <w:spacing w:before="120"/>
        <w:ind w:firstLine="426"/>
      </w:pPr>
      <w:r w:rsidRPr="00377F14">
        <w:t xml:space="preserve">A </w:t>
      </w:r>
      <w:proofErr w:type="spellStart"/>
      <w:r w:rsidRPr="00377F14">
        <w:t>Cumulus</w:t>
      </w:r>
      <w:proofErr w:type="spellEnd"/>
      <w:r w:rsidRPr="00377F14">
        <w:t xml:space="preserve"> egy alacsonyan elhelyezkedő felhő. Nem boríthatja teljesen az eget, 7 </w:t>
      </w:r>
      <w:proofErr w:type="spellStart"/>
      <w:r w:rsidRPr="00377F14">
        <w:t>oktánál</w:t>
      </w:r>
      <w:proofErr w:type="spellEnd"/>
      <w:r w:rsidRPr="00377F14">
        <w:t xml:space="preserve">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w:t>
      </w:r>
      <w:proofErr w:type="spellStart"/>
      <w:r w:rsidR="00C21A2B" w:rsidRPr="00377F14">
        <w:t>Cumulus</w:t>
      </w:r>
      <w:proofErr w:type="spellEnd"/>
      <w:r w:rsidR="00C21A2B" w:rsidRPr="00377F14">
        <w:t xml:space="preserve"> </w:t>
      </w:r>
      <w:proofErr w:type="spellStart"/>
      <w:r w:rsidR="00C21A2B" w:rsidRPr="00377F14">
        <w:t>humilis</w:t>
      </w:r>
      <w:proofErr w:type="spellEnd"/>
      <w:r w:rsidR="00C21A2B" w:rsidRPr="00377F14">
        <w:t xml:space="preserve">, </w:t>
      </w:r>
      <w:proofErr w:type="spellStart"/>
      <w:r w:rsidR="00C21A2B" w:rsidRPr="00377F14">
        <w:t>Cumulus</w:t>
      </w:r>
      <w:proofErr w:type="spellEnd"/>
      <w:r w:rsidR="00C21A2B" w:rsidRPr="00377F14">
        <w:t xml:space="preserve"> </w:t>
      </w:r>
      <w:proofErr w:type="spellStart"/>
      <w:r w:rsidR="00C21A2B" w:rsidRPr="00377F14">
        <w:t>mediocris</w:t>
      </w:r>
      <w:proofErr w:type="spellEnd"/>
      <w:r w:rsidR="00C21A2B" w:rsidRPr="00377F14">
        <w:t xml:space="preserve">, </w:t>
      </w:r>
      <w:proofErr w:type="spellStart"/>
      <w:r w:rsidR="00C21A2B" w:rsidRPr="00377F14">
        <w:t>Cumulus</w:t>
      </w:r>
      <w:proofErr w:type="spellEnd"/>
      <w:r w:rsidR="00C21A2B" w:rsidRPr="00377F14">
        <w:t xml:space="preserve"> </w:t>
      </w:r>
      <w:proofErr w:type="spellStart"/>
      <w:r w:rsidR="00C21A2B" w:rsidRPr="00377F14">
        <w:t>congestus</w:t>
      </w:r>
      <w:proofErr w:type="spellEnd"/>
      <w:r w:rsidR="00C21A2B" w:rsidRPr="00377F14">
        <w:t xml:space="preserve"> és a </w:t>
      </w:r>
      <w:proofErr w:type="spellStart"/>
      <w:r w:rsidR="00C21A2B" w:rsidRPr="00377F14">
        <w:t>Cumulus</w:t>
      </w:r>
      <w:proofErr w:type="spellEnd"/>
      <w:r w:rsidR="00C21A2B" w:rsidRPr="00377F14">
        <w:t xml:space="preserve"> </w:t>
      </w:r>
      <w:proofErr w:type="spellStart"/>
      <w:r w:rsidR="00C21A2B" w:rsidRPr="00377F14">
        <w:t>fractus</w:t>
      </w:r>
      <w:proofErr w:type="spellEnd"/>
      <w:r w:rsidR="001C4868" w:rsidRPr="00377F14">
        <w:t>.</w:t>
      </w:r>
    </w:p>
    <w:p w:rsidR="00763592" w:rsidRDefault="004C548A" w:rsidP="00483D33">
      <w:pPr>
        <w:spacing w:before="120"/>
        <w:ind w:firstLine="426"/>
      </w:pPr>
      <w:r w:rsidRPr="00377F14">
        <w:t xml:space="preserve">A </w:t>
      </w:r>
      <w:proofErr w:type="spellStart"/>
      <w:r w:rsidRPr="00377F14">
        <w:t>Cumulonimbus</w:t>
      </w:r>
      <w:proofErr w:type="spellEnd"/>
      <w:r w:rsidRPr="00377F14">
        <w:t xml:space="preserve"> a </w:t>
      </w:r>
      <w:proofErr w:type="spellStart"/>
      <w:r w:rsidRPr="00377F14">
        <w:t>Cumulus</w:t>
      </w:r>
      <w:proofErr w:type="spellEnd"/>
      <w:r w:rsidRPr="00377F14">
        <w:t xml:space="preserve"> egy továbbfejlődött változata. Akkor nevezzük így a felhőt, ha a </w:t>
      </w:r>
      <w:proofErr w:type="spellStart"/>
      <w:r w:rsidRPr="00377F14">
        <w:t>Cumulus</w:t>
      </w:r>
      <w:proofErr w:type="spellEnd"/>
      <w:r w:rsidRPr="00377F14">
        <w:t xml:space="preserve"> magassága átlép a </w:t>
      </w:r>
      <w:proofErr w:type="spellStart"/>
      <w:r w:rsidRPr="00377F14">
        <w:t>közepmagas</w:t>
      </w:r>
      <w:proofErr w:type="spellEnd"/>
      <w:r w:rsidRPr="00377F14">
        <w:t xml:space="preserve">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w:t>
      </w:r>
      <w:proofErr w:type="spellStart"/>
      <w:r w:rsidR="00DC73D8" w:rsidRPr="00377F14">
        <w:t>Cumulonimbus</w:t>
      </w:r>
      <w:proofErr w:type="spellEnd"/>
      <w:r w:rsidR="00DC73D8" w:rsidRPr="00377F14">
        <w:t xml:space="preserve"> </w:t>
      </w:r>
      <w:proofErr w:type="spellStart"/>
      <w:r w:rsidR="00DC73D8" w:rsidRPr="00377F14">
        <w:t>calvus</w:t>
      </w:r>
      <w:proofErr w:type="spellEnd"/>
      <w:r w:rsidR="00DC73D8" w:rsidRPr="00377F14">
        <w:t xml:space="preserve"> és a </w:t>
      </w:r>
      <w:proofErr w:type="spellStart"/>
      <w:r w:rsidR="00DC73D8" w:rsidRPr="00377F14">
        <w:t>Cumulonimbus</w:t>
      </w:r>
      <w:proofErr w:type="spellEnd"/>
      <w:r w:rsidR="00DC73D8" w:rsidRPr="00377F14">
        <w:t xml:space="preserve"> </w:t>
      </w:r>
      <w:proofErr w:type="spellStart"/>
      <w:r w:rsidR="00DC73D8" w:rsidRPr="00377F14">
        <w:t>capillatus</w:t>
      </w:r>
      <w:proofErr w:type="spellEnd"/>
      <w:r w:rsidR="00DC73D8" w:rsidRPr="00377F14">
        <w:t>.</w:t>
      </w:r>
      <w:r w:rsidR="005B2A74">
        <w:br/>
      </w:r>
      <w:r w:rsidR="00483D33">
        <w:br/>
      </w:r>
      <w:r w:rsidR="00763592">
        <w:rPr>
          <w:noProof/>
        </w:rPr>
        <w:drawing>
          <wp:inline distT="0" distB="0" distL="0" distR="0" wp14:anchorId="5BBC8B08" wp14:editId="6B2E9C27">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6" cstate="print"/>
                    <a:stretch>
                      <a:fillRect/>
                    </a:stretch>
                  </pic:blipFill>
                  <pic:spPr>
                    <a:xfrm>
                      <a:off x="0" y="0"/>
                      <a:ext cx="5401733" cy="1998133"/>
                    </a:xfrm>
                    <a:prstGeom prst="rect">
                      <a:avLst/>
                    </a:prstGeom>
                  </pic:spPr>
                </pic:pic>
              </a:graphicData>
            </a:graphic>
          </wp:inline>
        </w:drawing>
      </w:r>
    </w:p>
    <w:bookmarkStart w:id="24" w:name="_Ref406767452"/>
    <w:p w:rsidR="005D510F" w:rsidRPr="00377F14" w:rsidRDefault="000E75AA" w:rsidP="007D6098">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2</w:t>
      </w:r>
      <w:r>
        <w:fldChar w:fldCharType="end"/>
      </w:r>
      <w:r w:rsidR="00763592">
        <w:t>. ábra</w:t>
      </w:r>
      <w:bookmarkEnd w:id="24"/>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p>
    <w:p w:rsidR="004C548A" w:rsidRPr="00377F14" w:rsidRDefault="004C548A" w:rsidP="004C548A">
      <w:pPr>
        <w:spacing w:before="120"/>
        <w:ind w:firstLine="426"/>
      </w:pPr>
      <w:r w:rsidRPr="00377F14">
        <w:t xml:space="preserve">A </w:t>
      </w:r>
      <w:proofErr w:type="spellStart"/>
      <w:r w:rsidRPr="00377F14">
        <w:t>Stratocumulus</w:t>
      </w:r>
      <w:proofErr w:type="spellEnd"/>
      <w:r w:rsidRPr="00377F14">
        <w:t xml:space="preserve"> alacsonyan elhelyezkedő párna alakú felhő.</w:t>
      </w:r>
      <w:r w:rsidR="007374BB" w:rsidRPr="00377F14">
        <w:t xml:space="preserve"> </w:t>
      </w:r>
      <w:proofErr w:type="gramStart"/>
      <w:r w:rsidR="007374BB" w:rsidRPr="00377F14">
        <w:t>Nagy méretű</w:t>
      </w:r>
      <w:proofErr w:type="gramEnd"/>
      <w:r w:rsidR="007374BB" w:rsidRPr="00377F14">
        <w:t>,</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xml:space="preserve">, de a széle világos. Vertikális magassága kicsi, gyenge esőt adhat. Maximum 7 </w:t>
      </w:r>
      <w:proofErr w:type="spellStart"/>
      <w:r w:rsidRPr="00377F14">
        <w:t>okta</w:t>
      </w:r>
      <w:proofErr w:type="spellEnd"/>
      <w:r w:rsidRPr="00377F14">
        <w:t xml:space="preserve"> lehet belőle.</w:t>
      </w:r>
    </w:p>
    <w:p w:rsidR="004C548A" w:rsidRPr="00377F14" w:rsidRDefault="004C548A" w:rsidP="004C548A">
      <w:pPr>
        <w:spacing w:before="120"/>
        <w:ind w:firstLine="426"/>
      </w:pPr>
      <w:r w:rsidRPr="00377F14">
        <w:t xml:space="preserve">A </w:t>
      </w:r>
      <w:proofErr w:type="spellStart"/>
      <w:r w:rsidRPr="00377F14">
        <w:t>Stratusnak</w:t>
      </w:r>
      <w:proofErr w:type="spellEnd"/>
      <w:r w:rsidRPr="00377F14">
        <w:t xml:space="preserve"> két fajtája lehet: </w:t>
      </w:r>
      <w:proofErr w:type="spellStart"/>
      <w:r w:rsidRPr="00377F14">
        <w:t>Virga</w:t>
      </w:r>
      <w:proofErr w:type="spellEnd"/>
      <w:r w:rsidRPr="00377F14">
        <w:t xml:space="preserve"> és </w:t>
      </w:r>
      <w:proofErr w:type="spellStart"/>
      <w:r w:rsidRPr="00377F14">
        <w:t>Stratus</w:t>
      </w:r>
      <w:proofErr w:type="spellEnd"/>
      <w:r w:rsidRPr="00377F14">
        <w:t xml:space="preserve">. A </w:t>
      </w:r>
      <w:proofErr w:type="spellStart"/>
      <w:r w:rsidRPr="00377F14">
        <w:t>Virga</w:t>
      </w:r>
      <w:proofErr w:type="spellEnd"/>
      <w:r w:rsidRPr="00377F14">
        <w:t xml:space="preserve"> csapadékos időben fordul elő, sötét, cafatos szélű, szálas szerkezetű, míg a </w:t>
      </w:r>
      <w:proofErr w:type="spellStart"/>
      <w:r w:rsidRPr="00377F14">
        <w:t>Stratus</w:t>
      </w:r>
      <w:proofErr w:type="spellEnd"/>
      <w:r w:rsidRPr="00377F14">
        <w:t xml:space="preserve"> a felszállt köd. </w:t>
      </w:r>
      <w:r w:rsidR="0003656F" w:rsidRPr="00377F14">
        <w:t xml:space="preserve">Általában </w:t>
      </w:r>
      <w:r w:rsidR="0003656F" w:rsidRPr="00377F14">
        <w:lastRenderedPageBreak/>
        <w:t>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proofErr w:type="gramStart"/>
      <w:r w:rsidR="0024583B" w:rsidRPr="00377F14">
        <w:t>nagy mértékben</w:t>
      </w:r>
      <w:proofErr w:type="gramEnd"/>
      <w:r w:rsidR="0024583B" w:rsidRPr="00377F14">
        <w:t xml:space="preserve">. </w:t>
      </w:r>
      <w:r w:rsidR="00401438" w:rsidRPr="00377F14">
        <w:t xml:space="preserve">Ide a </w:t>
      </w:r>
      <w:proofErr w:type="spellStart"/>
      <w:r w:rsidR="00401438" w:rsidRPr="00377F14">
        <w:t>Cumulonimbus</w:t>
      </w:r>
      <w:proofErr w:type="spellEnd"/>
      <w:r w:rsidR="00401438" w:rsidRPr="00377F14">
        <w:t xml:space="preserve"> és a </w:t>
      </w:r>
      <w:proofErr w:type="spellStart"/>
      <w:r w:rsidR="00401438" w:rsidRPr="00377F14">
        <w:t>Nimbostratus</w:t>
      </w:r>
      <w:proofErr w:type="spellEnd"/>
      <w:r w:rsidR="00401438" w:rsidRPr="00377F14">
        <w:t xml:space="preserve">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proofErr w:type="gramStart"/>
      <w:r w:rsidRPr="00377F14">
        <w:t>másképp</w:t>
      </w:r>
      <w:proofErr w:type="gramEnd"/>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w:t>
      </w:r>
      <w:proofErr w:type="spellStart"/>
      <w:r w:rsidRPr="00377F14">
        <w:t>Stratus</w:t>
      </w:r>
      <w:proofErr w:type="spellEnd"/>
      <w:r w:rsidRPr="00377F14">
        <w:t xml:space="preserve"> és </w:t>
      </w:r>
      <w:proofErr w:type="spellStart"/>
      <w:r w:rsidRPr="00377F14">
        <w:t>Cumulus</w:t>
      </w:r>
      <w:proofErr w:type="spellEnd"/>
      <w:r w:rsidRPr="00377F14">
        <w:t xml:space="preserve"> típusú felhők (lásd </w:t>
      </w:r>
      <w:r w:rsidR="003538A8">
        <w:fldChar w:fldCharType="begin"/>
      </w:r>
      <w:r w:rsidR="003538A8">
        <w:instrText xml:space="preserve"> REF _Ref406767452 \h </w:instrText>
      </w:r>
      <w:r w:rsidR="003538A8">
        <w:fldChar w:fldCharType="separate"/>
      </w:r>
      <w:r w:rsidR="003538A8">
        <w:rPr>
          <w:noProof/>
        </w:rPr>
        <w:t>2</w:t>
      </w:r>
      <w:r w:rsidR="003538A8">
        <w:t>.</w:t>
      </w:r>
      <w:r w:rsidR="003538A8">
        <w:rPr>
          <w:noProof/>
        </w:rPr>
        <w:t>2</w:t>
      </w:r>
      <w:r w:rsidR="003538A8">
        <w:t>. ábra</w:t>
      </w:r>
      <w:r w:rsidR="003538A8">
        <w:fldChar w:fldCharType="end"/>
      </w:r>
      <w:r w:rsidRPr="00377F14">
        <w:t xml:space="preserve">). Az elsőbe tartozik többek között a </w:t>
      </w:r>
      <w:proofErr w:type="spellStart"/>
      <w:r w:rsidRPr="00377F14">
        <w:t>Stratus</w:t>
      </w:r>
      <w:proofErr w:type="spellEnd"/>
      <w:r w:rsidRPr="00377F14">
        <w:t xml:space="preserve">, </w:t>
      </w:r>
      <w:proofErr w:type="spellStart"/>
      <w:r w:rsidRPr="00377F14">
        <w:t>Cirrus</w:t>
      </w:r>
      <w:proofErr w:type="spellEnd"/>
      <w:r w:rsidRPr="00377F14">
        <w:t xml:space="preserve">, </w:t>
      </w:r>
      <w:proofErr w:type="spellStart"/>
      <w:r w:rsidRPr="00377F14">
        <w:t>Nimbostratus</w:t>
      </w:r>
      <w:proofErr w:type="spellEnd"/>
      <w:r w:rsidRPr="00377F14">
        <w:t xml:space="preserve">, </w:t>
      </w:r>
      <w:proofErr w:type="spellStart"/>
      <w:r w:rsidRPr="00377F14">
        <w:t>Altostratus</w:t>
      </w:r>
      <w:proofErr w:type="spellEnd"/>
      <w:r w:rsidRPr="00377F14">
        <w:t xml:space="preserve">, a másodikba pedig a </w:t>
      </w:r>
      <w:proofErr w:type="spellStart"/>
      <w:r w:rsidRPr="00377F14">
        <w:t>Cumulus</w:t>
      </w:r>
      <w:proofErr w:type="spellEnd"/>
      <w:r w:rsidRPr="00377F14">
        <w:t xml:space="preserve">, </w:t>
      </w:r>
      <w:proofErr w:type="spellStart"/>
      <w:r w:rsidRPr="00377F14">
        <w:t>Cumulonimbus</w:t>
      </w:r>
      <w:proofErr w:type="spellEnd"/>
      <w:r w:rsidRPr="00377F14">
        <w:t xml:space="preserve">, </w:t>
      </w:r>
      <w:proofErr w:type="spellStart"/>
      <w:r w:rsidRPr="00377F14">
        <w:t>Altocumu</w:t>
      </w:r>
      <w:r w:rsidR="00085538" w:rsidRPr="00377F14">
        <w:t>lus</w:t>
      </w:r>
      <w:proofErr w:type="spellEnd"/>
      <w:r w:rsidR="00085538" w:rsidRPr="00377F14">
        <w:t>. Programunkban jelenleg</w:t>
      </w:r>
      <w:r w:rsidRPr="00377F14">
        <w:t xml:space="preserve"> ezek felismerése lesz a cél.</w:t>
      </w:r>
    </w:p>
    <w:p w:rsidR="004C548A" w:rsidRPr="00377F14" w:rsidRDefault="004C548A" w:rsidP="004C548A">
      <w:pPr>
        <w:spacing w:before="120"/>
        <w:ind w:firstLine="426"/>
      </w:pPr>
      <w:r w:rsidRPr="00377F14">
        <w:t xml:space="preserve">A </w:t>
      </w:r>
      <w:proofErr w:type="spellStart"/>
      <w:r w:rsidRPr="00377F14">
        <w:t>Stratus</w:t>
      </w:r>
      <w:proofErr w:type="spellEnd"/>
      <w:r w:rsidRPr="00377F14">
        <w:t xml:space="preserve"> és a </w:t>
      </w:r>
      <w:proofErr w:type="spellStart"/>
      <w:r w:rsidRPr="00377F14">
        <w:t>Cumulus</w:t>
      </w:r>
      <w:proofErr w:type="spellEnd"/>
      <w:r w:rsidRPr="00377F14">
        <w:t xml:space="preserve">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xml:space="preserve">. A </w:t>
      </w:r>
      <w:proofErr w:type="spellStart"/>
      <w:r w:rsidRPr="00377F14">
        <w:t>Cumulus</w:t>
      </w:r>
      <w:proofErr w:type="spellEnd"/>
      <w:r w:rsidRPr="00377F14">
        <w:t xml:space="preserve"> jellegű felhők 1</w:t>
      </w:r>
      <w:r w:rsidR="00026869" w:rsidRPr="00377F14">
        <w:t>–</w:t>
      </w:r>
      <w:r w:rsidRPr="00377F14">
        <w:t xml:space="preserve">7 oktát boríthatnak be, míg a </w:t>
      </w:r>
      <w:proofErr w:type="spellStart"/>
      <w:r w:rsidRPr="00377F14">
        <w:t>Stratus</w:t>
      </w:r>
      <w:proofErr w:type="spellEnd"/>
      <w:r w:rsidRPr="00377F14">
        <w:t xml:space="preserve"> jellegűek leggyakrabban 7</w:t>
      </w:r>
      <w:r w:rsidR="00026869" w:rsidRPr="00377F14">
        <w:t>–</w:t>
      </w:r>
      <w:r w:rsidRPr="00377F14">
        <w:t xml:space="preserve">8 oktát. Azonban ez gyakran még nem elegendő információ ahhoz, hogy biztosan megállapíthassuk a felhő típusát, és a kameránk nem az egész eget figyeli, csak annak egy részét, aminek következtében </w:t>
      </w:r>
      <w:proofErr w:type="spellStart"/>
      <w:r w:rsidRPr="00377F14">
        <w:t>Cumulus</w:t>
      </w:r>
      <w:proofErr w:type="spellEnd"/>
      <w:r w:rsidRPr="00377F14">
        <w:t xml:space="preserve"> típusúra is kaphatunk 8 </w:t>
      </w:r>
      <w:proofErr w:type="spellStart"/>
      <w:r w:rsidRPr="00377F14">
        <w:t>oktás</w:t>
      </w:r>
      <w:proofErr w:type="spellEnd"/>
      <w:r w:rsidRPr="00377F14">
        <w:t xml:space="preserve"> értéket. Ezért figyelembe kell vennünk a felhők színezetét is. A </w:t>
      </w:r>
      <w:proofErr w:type="spellStart"/>
      <w:r w:rsidRPr="00377F14">
        <w:t>Stratus</w:t>
      </w:r>
      <w:proofErr w:type="spellEnd"/>
      <w:r w:rsidRPr="00377F14">
        <w:t xml:space="preserve"> mindig közel egyszínű</w:t>
      </w:r>
      <w:r w:rsidR="00306C60" w:rsidRPr="00377F14">
        <w:t>, szálas szerkezetű, általában világos</w:t>
      </w:r>
      <w:r w:rsidRPr="00377F14">
        <w:t xml:space="preserve">, míg a </w:t>
      </w:r>
      <w:proofErr w:type="spellStart"/>
      <w:r w:rsidRPr="00377F14">
        <w:t>Cumulus</w:t>
      </w:r>
      <w:proofErr w:type="spellEnd"/>
      <w:r w:rsidRPr="00377F14">
        <w:t xml:space="preserve">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w:t>
      </w:r>
      <w:proofErr w:type="spellStart"/>
      <w:r w:rsidR="004C548A" w:rsidRPr="00377F14">
        <w:t>Cumulus-os</w:t>
      </w:r>
      <w:proofErr w:type="spellEnd"/>
      <w:r w:rsidR="004C548A" w:rsidRPr="00377F14">
        <w:t xml:space="preserve"> felhőzet közel 8 </w:t>
      </w:r>
      <w:proofErr w:type="spellStart"/>
      <w:r w:rsidR="004C548A" w:rsidRPr="00377F14">
        <w:t>okta</w:t>
      </w:r>
      <w:proofErr w:type="spellEnd"/>
      <w:r w:rsidR="004C548A" w:rsidRPr="00377F14">
        <w:t>, és így a lyuka</w:t>
      </w:r>
      <w:r w:rsidR="0048716A" w:rsidRPr="00377F14">
        <w:t xml:space="preserve">k a felhők között nem látszanak. </w:t>
      </w:r>
      <w:proofErr w:type="gramStart"/>
      <w:r w:rsidR="004C548A" w:rsidRPr="00377F14">
        <w:t>Ez a fenti két szempont együttes figyelembe vételével kiküszöbölhető, ugyanis hiába nem látunk lyukat, a szakirodalmak szerint (</w:t>
      </w:r>
      <w:proofErr w:type="gramEnd"/>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proofErr w:type="gramStart"/>
      <w:r w:rsidR="003B7ECE" w:rsidRPr="00377F14">
        <w:rPr>
          <w:noProof/>
        </w:rPr>
        <w:t>[1]</w:t>
      </w:r>
      <w:r w:rsidR="001A6525" w:rsidRPr="00377F14">
        <w:fldChar w:fldCharType="end"/>
      </w:r>
      <w:r w:rsidR="003B7ECE" w:rsidRPr="00377F14">
        <w:t xml:space="preserve"> és</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xml:space="preserve">) feltételezhetjük, </w:t>
      </w:r>
      <w:r w:rsidR="004C548A" w:rsidRPr="00377F14">
        <w:lastRenderedPageBreak/>
        <w:t xml:space="preserve">hogy ott vannak, amennyiben a felhő színei több árnyalatot is felvesznek. Tehát a felhőnk </w:t>
      </w:r>
      <w:proofErr w:type="spellStart"/>
      <w:r w:rsidR="004C548A" w:rsidRPr="00377F14">
        <w:t>Cumulus</w:t>
      </w:r>
      <w:proofErr w:type="spellEnd"/>
      <w:r w:rsidR="004C548A" w:rsidRPr="00377F14">
        <w:t xml:space="preserve"> lesz, a borultsága pedig 7 </w:t>
      </w:r>
      <w:proofErr w:type="spellStart"/>
      <w:r w:rsidR="004C548A" w:rsidRPr="00377F14">
        <w:t>okta</w:t>
      </w:r>
      <w:proofErr w:type="spellEnd"/>
      <w:r w:rsidR="004C548A" w:rsidRPr="00377F14">
        <w:t>.</w:t>
      </w:r>
    </w:p>
    <w:p w:rsidR="004C548A" w:rsidRPr="00377F14" w:rsidRDefault="006F7B0B" w:rsidP="00C726CC">
      <w:pPr>
        <w:pStyle w:val="Cmsor2"/>
        <w:rPr>
          <w:rFonts w:cs="Times New Roman"/>
        </w:rPr>
      </w:pPr>
      <w:bookmarkStart w:id="25" w:name="_Toc407746415"/>
      <w:r w:rsidRPr="00377F14">
        <w:rPr>
          <w:rFonts w:cs="Times New Roman"/>
        </w:rPr>
        <w:t>Probléma elemzése</w:t>
      </w:r>
      <w:bookmarkEnd w:id="25"/>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 xml:space="preserve">Ha sikerült detektálnunk a felhőket, a kapott értékek alapján már egyszerű számolással kifejezhetjük a </w:t>
      </w:r>
      <w:proofErr w:type="spellStart"/>
      <w:r w:rsidRPr="00377F14">
        <w:t>nyolcadokban</w:t>
      </w:r>
      <w:proofErr w:type="spellEnd"/>
      <w:r w:rsidRPr="00377F14">
        <w:t xml:space="preserve">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Így a borultság mellé még a felhőzet színezetét vizsgáljuk, amit mivel már tudjuk a képen a felhők pozícióját, könnyen megkaphatunk.</w:t>
      </w:r>
      <w:r w:rsidR="00AF25C0" w:rsidRPr="00377F14">
        <w:t xml:space="preserve"> A kapott </w:t>
      </w:r>
      <w:proofErr w:type="gramStart"/>
      <w:r w:rsidR="00AF25C0" w:rsidRPr="00377F14">
        <w:t>értékeket</w:t>
      </w:r>
      <w:proofErr w:type="gramEnd"/>
      <w:r w:rsidR="00AF25C0" w:rsidRPr="00377F14">
        <w:t xml:space="preserve">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26" w:name="_Toc407746416"/>
      <w:r>
        <w:t>Hasonló rendszerek</w:t>
      </w:r>
      <w:bookmarkEnd w:id="26"/>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 xml:space="preserve">Davis 1992-ben publikált egy rendszert, ami </w:t>
      </w:r>
      <w:proofErr w:type="spellStart"/>
      <w:r>
        <w:t>szkennelt</w:t>
      </w:r>
      <w:proofErr w:type="spellEnd"/>
      <w:r>
        <w:t xml:space="preserve"> képeken képes felhőket detektálni. Algoritmusának alapja az azonos színű</w:t>
      </w:r>
      <w:r w:rsidR="00050471">
        <w:t xml:space="preserve"> és szerkezetű</w:t>
      </w:r>
      <w:r>
        <w:t xml:space="preserve"> részek szegmentálása.</w:t>
      </w:r>
      <w:r w:rsidR="00050471">
        <w:t xml:space="preserve"> </w:t>
      </w:r>
      <w:proofErr w:type="spellStart"/>
      <w:r w:rsidR="00050471">
        <w:lastRenderedPageBreak/>
        <w:t>Feister</w:t>
      </w:r>
      <w:proofErr w:type="spellEnd"/>
      <w:r w:rsidR="00050471">
        <w:t xml:space="preserve"> 2000-ben jelentette be rendszerét, ami a korábban </w:t>
      </w:r>
      <w:proofErr w:type="spellStart"/>
      <w:r w:rsidR="00050471">
        <w:t>Shields</w:t>
      </w:r>
      <w:proofErr w:type="spellEnd"/>
      <w:r w:rsidR="00050471">
        <w:t xml:space="preserve"> által fejlesztett algoritmus fejlesztett változata.</w:t>
      </w:r>
      <w:r w:rsidR="0075571A">
        <w:t xml:space="preserve"> Alapja a kék, vö</w:t>
      </w:r>
      <w:r w:rsidR="001235D0">
        <w:t xml:space="preserve">rös és </w:t>
      </w:r>
      <w:proofErr w:type="spellStart"/>
      <w:r w:rsidR="001235D0">
        <w:t>infra</w:t>
      </w:r>
      <w:proofErr w:type="spellEnd"/>
      <w:r w:rsidR="001235D0">
        <w:t xml:space="preserve">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 xml:space="preserve">A legújabb fejlesztés a </w:t>
      </w:r>
      <w:proofErr w:type="spellStart"/>
      <w:r w:rsidR="00317C72">
        <w:t>Yankee</w:t>
      </w:r>
      <w:proofErr w:type="spellEnd"/>
      <w:r w:rsidR="00317C72">
        <w:t xml:space="preserve"> </w:t>
      </w:r>
      <w:proofErr w:type="spellStart"/>
      <w:r w:rsidR="00317C72">
        <w:t>Environment</w:t>
      </w:r>
      <w:proofErr w:type="spellEnd"/>
      <w:r w:rsidR="00317C72">
        <w:t xml:space="preserve"> System által fejlesztett TSI (</w:t>
      </w:r>
      <w:proofErr w:type="spellStart"/>
      <w:r w:rsidR="00317C72">
        <w:t>total-sky</w:t>
      </w:r>
      <w:proofErr w:type="spellEnd"/>
      <w:r w:rsidR="00317C72">
        <w:t xml:space="preserve"> </w:t>
      </w:r>
      <w:proofErr w:type="spellStart"/>
      <w:r w:rsidR="00317C72">
        <w:t>imager</w:t>
      </w:r>
      <w:proofErr w:type="spellEnd"/>
      <w:r w:rsidR="00317C72">
        <w:t>).</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 xml:space="preserve">A fent említett rendszerek közül az </w:t>
      </w:r>
      <w:proofErr w:type="spellStart"/>
      <w:r>
        <w:t>infra</w:t>
      </w:r>
      <w:proofErr w:type="spellEnd"/>
      <w:r>
        <w:t xml:space="preserve"> vagy UV sugarakat vizsgálók egyszerű kamerával nem megvalósíthatók, így számunkra nem megfelelők.</w:t>
      </w:r>
      <w:r w:rsidR="00FA571D">
        <w:t xml:space="preserve"> </w:t>
      </w:r>
      <w:r w:rsidR="00CB4391">
        <w:t>A szegmentálás 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27" w:name="_Toc371356724"/>
      <w:bookmarkStart w:id="28" w:name="_Toc385287715"/>
      <w:bookmarkStart w:id="29" w:name="_Toc407746417"/>
      <w:r w:rsidRPr="00377F14">
        <w:rPr>
          <w:rFonts w:cs="Times New Roman"/>
        </w:rPr>
        <w:t>Borultság vizsgálata h</w:t>
      </w:r>
      <w:r w:rsidR="0094134C" w:rsidRPr="00377F14">
        <w:rPr>
          <w:rFonts w:cs="Times New Roman"/>
        </w:rPr>
        <w:t>ibrid küszöbölés</w:t>
      </w:r>
      <w:bookmarkEnd w:id="27"/>
      <w:r w:rsidRPr="00377F14">
        <w:rPr>
          <w:rFonts w:cs="Times New Roman"/>
        </w:rPr>
        <w:t>es algoritmussal</w:t>
      </w:r>
      <w:bookmarkEnd w:id="28"/>
      <w:bookmarkEnd w:id="29"/>
    </w:p>
    <w:p w:rsidR="00647B70" w:rsidRDefault="00D97214" w:rsidP="0048716A">
      <w:proofErr w:type="gramStart"/>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proofErr w:type="spellStart"/>
      <w:r w:rsidR="00F7154F" w:rsidRPr="00377F14">
        <w:t>Famona</w:t>
      </w:r>
      <w:proofErr w:type="spellEnd"/>
      <w:r w:rsidR="00F7154F" w:rsidRPr="00377F14">
        <w:t xml:space="preserve"> és </w:t>
      </w:r>
      <w:proofErr w:type="spellStart"/>
      <w:r w:rsidR="00F7154F" w:rsidRPr="00377F14">
        <w:t>Asano</w:t>
      </w:r>
      <w:proofErr w:type="spellEnd"/>
      <w:r w:rsidR="00F7154F" w:rsidRPr="00377F14">
        <w:t xml:space="preserve"> művében</w:t>
      </w:r>
      <w:proofErr w:type="gramEnd"/>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hogy nem képesek információt 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w:t>
      </w:r>
      <w:proofErr w:type="spellStart"/>
      <w:r w:rsidR="0094134C" w:rsidRPr="00377F14">
        <w:t>P-tile</w:t>
      </w:r>
      <w:proofErr w:type="spellEnd"/>
      <w:r w:rsidR="0094134C" w:rsidRPr="00377F14">
        <w:t xml:space="preserv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 xml:space="preserve">A </w:t>
      </w:r>
      <w:proofErr w:type="spellStart"/>
      <w:r>
        <w:t>P-tile</w:t>
      </w:r>
      <w:proofErr w:type="spellEnd"/>
      <w:r>
        <w:t xml:space="preserve"> szó a "</w:t>
      </w:r>
      <w:proofErr w:type="spellStart"/>
      <w:r>
        <w:t>percentile</w:t>
      </w:r>
      <w:proofErr w:type="spellEnd"/>
      <w:r>
        <w:t>"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w:t>
      </w:r>
      <w:proofErr w:type="spellStart"/>
      <w:r w:rsidR="009A220F" w:rsidRPr="00377F14">
        <w:t>e</w:t>
      </w:r>
      <w:r w:rsidR="00351127" w:rsidRPr="00377F14">
        <w:t>lőfeldolgozással</w:t>
      </w:r>
      <w:proofErr w:type="spellEnd"/>
      <w:r w:rsidR="00351127" w:rsidRPr="00377F14">
        <w:t xml:space="preserve">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w:t>
      </w:r>
      <w:proofErr w:type="spellStart"/>
      <w:r w:rsidR="0094134C" w:rsidRPr="00377F14">
        <w:t>P%-kal</w:t>
      </w:r>
      <w:proofErr w:type="spellEnd"/>
      <w:r w:rsidR="0094134C" w:rsidRPr="00377F14">
        <w:t>.</w:t>
      </w:r>
      <w:r w:rsidR="00AD368F">
        <w:t xml:space="preserve"> Mivel tudjuk az objektum arányát a háttérhez képest, pontosabban </w:t>
      </w:r>
      <w:proofErr w:type="gramStart"/>
      <w:r w:rsidR="00AD368F">
        <w:t>megtudjuk</w:t>
      </w:r>
      <w:proofErr w:type="gramEnd"/>
      <w:r w:rsidR="00AD368F">
        <w:t xml:space="preserve"> határozni azt a képen.</w:t>
      </w:r>
      <w:r w:rsidR="0094134C" w:rsidRPr="00377F14">
        <w:t xml:space="preserve"> A küszöbölő </w:t>
      </w:r>
      <w:r w:rsidR="0094134C" w:rsidRPr="00377F14">
        <w:lastRenderedPageBreak/>
        <w:t xml:space="preserve">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xml:space="preserve">. Az élek keretet adnak az </w:t>
      </w:r>
      <w:proofErr w:type="gramStart"/>
      <w:r w:rsidRPr="00377F14">
        <w:t>objektum(</w:t>
      </w:r>
      <w:proofErr w:type="gramEnd"/>
      <w:r w:rsidRPr="00377F14">
        <w:t>ok) és a háttér között.</w:t>
      </w:r>
      <w:r w:rsidR="003819D8">
        <w:t xml:space="preserve"> Módszere, hogy a hirtelen </w:t>
      </w:r>
      <w:proofErr w:type="gramStart"/>
      <w:r w:rsidR="003819D8">
        <w:t>intenzitás változásokat</w:t>
      </w:r>
      <w:proofErr w:type="gramEnd"/>
      <w:r w:rsidR="003819D8">
        <w:t xml:space="preserve"> figyeli a képen.</w:t>
      </w:r>
      <w:r w:rsidRPr="00377F14">
        <w:t xml:space="preserve"> Élkeresés eredményeként egy</w:t>
      </w:r>
      <w:r w:rsidR="00570A50" w:rsidRPr="00377F14">
        <w:t xml:space="preserve"> </w:t>
      </w:r>
      <w:proofErr w:type="spellStart"/>
      <w:r w:rsidR="00570A50" w:rsidRPr="00377F14">
        <w:t>éltérkép</w:t>
      </w:r>
      <w:proofErr w:type="spellEnd"/>
      <w:r w:rsidR="00570A50" w:rsidRPr="00377F14">
        <w:t xml:space="preserve"> (</w:t>
      </w:r>
      <w:proofErr w:type="spellStart"/>
      <w:r w:rsidR="00570A50" w:rsidRPr="00377F14">
        <w:t>edge</w:t>
      </w:r>
      <w:proofErr w:type="spellEnd"/>
      <w:r w:rsidR="00570A50" w:rsidRPr="00377F14">
        <w:t xml:space="preserv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w:t>
      </w:r>
      <w:proofErr w:type="spellStart"/>
      <w:r w:rsidR="00685AA5">
        <w:t>Prewitt</w:t>
      </w:r>
      <w:proofErr w:type="spellEnd"/>
      <w:r w:rsidR="00685AA5">
        <w:t xml:space="preserve">, </w:t>
      </w:r>
      <w:proofErr w:type="spellStart"/>
      <w:r w:rsidR="00685AA5">
        <w:t>Sobel</w:t>
      </w:r>
      <w:proofErr w:type="spellEnd"/>
      <w:r w:rsidR="00685AA5">
        <w:t xml:space="preserve"> és </w:t>
      </w:r>
      <w:proofErr w:type="spellStart"/>
      <w:r w:rsidR="00685AA5">
        <w:t>Canny</w:t>
      </w:r>
      <w:proofErr w:type="spellEnd"/>
      <w:r w:rsidR="00685AA5">
        <w:t xml:space="preserve"> </w:t>
      </w:r>
      <w:proofErr w:type="spellStart"/>
      <w:r w:rsidR="00685AA5">
        <w:t>éldetektáló</w:t>
      </w:r>
      <w:r w:rsidR="00922952">
        <w:t>k</w:t>
      </w:r>
      <w:proofErr w:type="spellEnd"/>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proofErr w:type="gramStart"/>
      <w:r w:rsidRPr="00377F14">
        <w:t>Egy</w:t>
      </w:r>
      <w:r w:rsidR="005E2835" w:rsidRPr="00377F14">
        <w:t xml:space="preserve"> számunkra</w:t>
      </w:r>
      <w:r w:rsidRPr="00377F14">
        <w:t xml:space="preserve"> megfelelő algoritmus a </w:t>
      </w:r>
      <w:proofErr w:type="spellStart"/>
      <w:r w:rsidRPr="00377F14">
        <w:t>Canny</w:t>
      </w:r>
      <w:proofErr w:type="spellEnd"/>
      <w:r w:rsidRPr="00377F14">
        <w:t xml:space="preserve"> éldetektálás</w:t>
      </w:r>
      <w:proofErr w:type="gramEnd"/>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t>Különálló, más élekhez nem kapcsolódó találatok elnyomása.</w:t>
      </w:r>
    </w:p>
    <w:p w:rsidR="006A2D24" w:rsidRDefault="006A2D24" w:rsidP="006A2D24">
      <w:r>
        <w:t>Az elmosás Gauss szűrő alkalmazásával zajlik.</w:t>
      </w:r>
      <w:r w:rsidR="00EE029F">
        <w:t xml:space="preserve"> Ezek után az algoritmus </w:t>
      </w:r>
      <w:proofErr w:type="spellStart"/>
      <w:r w:rsidR="00EE029F">
        <w:t>Sobel-operátort</w:t>
      </w:r>
      <w:proofErr w:type="spellEnd"/>
      <w:r w:rsidR="00EE029F">
        <w:t xml:space="preserve">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w:t>
      </w:r>
      <w:proofErr w:type="spellStart"/>
      <w:r w:rsidR="00C0559B">
        <w:t>Canny</w:t>
      </w:r>
      <w:proofErr w:type="spellEnd"/>
      <w:r w:rsidR="00C0559B">
        <w:t xml:space="preserve"> algoritmus egy dupla küszöbölést alkalmaz, két küszöbértéket határoz meg. A magasabb felett lévő élek</w:t>
      </w:r>
      <w:r w:rsidR="008F1549">
        <w:t>et</w:t>
      </w:r>
      <w:r w:rsidR="00C0559B">
        <w:t xml:space="preserve"> </w:t>
      </w:r>
      <w:r w:rsidR="00C0559B">
        <w:lastRenderedPageBreak/>
        <w:t>erős</w:t>
      </w:r>
      <w:r w:rsidR="008F1549">
        <w:t>n</w:t>
      </w:r>
      <w:r w:rsidR="00C0559B">
        <w:t xml:space="preserve">ek, </w:t>
      </w:r>
      <w:r w:rsidR="008F1549">
        <w:t xml:space="preserve">a kettő </w:t>
      </w:r>
      <w:proofErr w:type="spellStart"/>
      <w:r w:rsidR="008F1549">
        <w:t>közöttiket</w:t>
      </w:r>
      <w:proofErr w:type="spellEnd"/>
      <w:r w:rsidR="008F1549">
        <w:t xml:space="preserve"> </w:t>
      </w:r>
      <w:r w:rsidR="009F4556">
        <w:t>gyengének jelöli, míg a kettő közöttit elnyomja</w:t>
      </w:r>
      <w:r w:rsidR="008F1549">
        <w:t>.</w:t>
      </w:r>
      <w:r w:rsidR="00BA1B1C">
        <w:t xml:space="preserve"> Az erős éleket egyből hozzáadhatjuk az </w:t>
      </w:r>
      <w:proofErr w:type="spellStart"/>
      <w:r w:rsidR="00BA1B1C">
        <w:t>éltérképhez</w:t>
      </w:r>
      <w:proofErr w:type="spellEnd"/>
      <w:r w:rsidR="00BA1B1C">
        <w:t>,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w:t>
      </w:r>
      <w:proofErr w:type="gramStart"/>
      <w:r w:rsidRPr="00377F14">
        <w:t>Az egyik legismertebb és leggyakrabban hasz</w:t>
      </w:r>
      <w:r w:rsidR="00AF4298" w:rsidRPr="00377F14">
        <w:t>nált ilyen szűrő a Gauss szűrő</w:t>
      </w:r>
      <w:proofErr w:type="gramEnd"/>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xml:space="preserve">, amit a </w:t>
      </w:r>
      <w:proofErr w:type="spellStart"/>
      <w:r w:rsidR="003712A0">
        <w:t>Canny</w:t>
      </w:r>
      <w:proofErr w:type="spellEnd"/>
      <w:r w:rsidR="003712A0">
        <w:t xml:space="preserve"> algoritmus</w:t>
      </w:r>
      <w:r w:rsidR="008B3B81">
        <w:t xml:space="preserve"> is</w:t>
      </w:r>
      <w:r w:rsidR="003712A0">
        <w:t xml:space="preserve"> tartalmaz.</w:t>
      </w:r>
      <w:r w:rsidR="008B3B81">
        <w:t xml:space="preserve"> </w:t>
      </w:r>
    </w:p>
    <w:p w:rsidR="0048716A" w:rsidRPr="00377F14" w:rsidRDefault="0048716A" w:rsidP="0048716A">
      <w:r w:rsidRPr="00377F14">
        <w:rPr>
          <w:noProof/>
        </w:rPr>
        <w:drawing>
          <wp:inline distT="0" distB="0" distL="0" distR="0" wp14:anchorId="762973BC" wp14:editId="2F49DEF8">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bookmarkStart w:id="30" w:name="_Ref406767174"/>
    <w:p w:rsidR="0094134C" w:rsidRPr="00377F14" w:rsidRDefault="000E75AA" w:rsidP="008F2439">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sidR="009005EC">
        <w:rPr>
          <w:noProof/>
          <w:color w:val="000000" w:themeColor="text1"/>
          <w:szCs w:val="20"/>
        </w:rPr>
        <w:t>. ábra</w:t>
      </w:r>
      <w:bookmarkEnd w:id="30"/>
      <w:r w:rsidR="009005EC">
        <w:rPr>
          <w:noProof/>
          <w:color w:val="000000" w:themeColor="text1"/>
          <w:szCs w:val="20"/>
        </w:rPr>
        <w:t xml:space="preserve"> -</w:t>
      </w:r>
      <w:r w:rsidR="0048716A" w:rsidRPr="00377F14">
        <w:rPr>
          <w:noProof/>
          <w:color w:val="000000" w:themeColor="text1"/>
          <w:szCs w:val="20"/>
        </w:rPr>
        <w:t xml:space="preserve"> A hibrid küszöbölést és éldetektálást alkalmazó algoritmus hibás működése</w:t>
      </w:r>
      <w:r w:rsidR="00382EFB">
        <w:rPr>
          <w:noProof/>
          <w:color w:val="000000" w:themeColor="text1"/>
          <w:szCs w:val="20"/>
        </w:rPr>
        <w:t xml:space="preserve"> teljes eget borító,</w:t>
      </w:r>
      <w:r w:rsidR="0048716A" w:rsidRPr="00377F14">
        <w:rPr>
          <w:noProof/>
          <w:color w:val="000000" w:themeColor="text1"/>
          <w:szCs w:val="20"/>
        </w:rPr>
        <w:t xml:space="preserve"> </w:t>
      </w:r>
      <w:r w:rsidR="00382EFB">
        <w:rPr>
          <w:noProof/>
          <w:color w:val="000000" w:themeColor="text1"/>
          <w:szCs w:val="20"/>
        </w:rPr>
        <w:t xml:space="preserve"> </w:t>
      </w:r>
      <w:r w:rsidR="0048716A" w:rsidRPr="00377F14">
        <w:rPr>
          <w:noProof/>
          <w:color w:val="000000" w:themeColor="text1"/>
          <w:szCs w:val="20"/>
        </w:rPr>
        <w:t xml:space="preserve">változatos színű felhők esetén. Látható, hogy </w:t>
      </w:r>
      <w:r w:rsidR="00382EFB">
        <w:rPr>
          <w:noProof/>
          <w:color w:val="000000" w:themeColor="text1"/>
          <w:szCs w:val="20"/>
        </w:rPr>
        <w:t>ilyen esetben is határoz meg küszö</w:t>
      </w:r>
      <w:r w:rsidR="00755C4C">
        <w:rPr>
          <w:noProof/>
          <w:color w:val="000000" w:themeColor="text1"/>
          <w:szCs w:val="20"/>
        </w:rPr>
        <w:t>bértéket, ami hibás küszöbölést</w:t>
      </w:r>
      <w:r w:rsidR="00382EFB">
        <w:rPr>
          <w:noProof/>
          <w:color w:val="000000" w:themeColor="text1"/>
          <w:szCs w:val="20"/>
        </w:rPr>
        <w:t xml:space="preserve"> eredményez</w:t>
      </w:r>
      <w:r w:rsidR="0048716A" w:rsidRPr="00377F14">
        <w:rPr>
          <w:noProof/>
          <w:color w:val="000000" w:themeColor="text1"/>
          <w:szCs w:val="20"/>
        </w:rPr>
        <w:t>.</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w:t>
      </w:r>
      <w:proofErr w:type="spellStart"/>
      <w:r w:rsidRPr="00377F14">
        <w:t>éltérképből</w:t>
      </w:r>
      <w:proofErr w:type="spellEnd"/>
      <w:r w:rsidRPr="00377F14">
        <w:t xml:space="preserve"> kivonjuk a küszöbölt kép </w:t>
      </w:r>
      <w:proofErr w:type="spellStart"/>
      <w:r w:rsidRPr="00377F14">
        <w:t>éltérképét</w:t>
      </w:r>
      <w:proofErr w:type="spellEnd"/>
      <w:r w:rsidRPr="00377F14">
        <w:t xml:space="preserve">.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w:t>
      </w:r>
      <w:proofErr w:type="spellStart"/>
      <w:r w:rsidRPr="00377F14">
        <w:t>v</w:t>
      </w:r>
      <w:r w:rsidR="00823236">
        <w:t>el</w:t>
      </w:r>
      <w:proofErr w:type="spellEnd"/>
      <w:r w:rsidR="00823236">
        <w:t xml:space="preserve"> (</w:t>
      </w:r>
      <w:proofErr w:type="spellStart"/>
      <w:r w:rsidR="00823236">
        <w:t>Mean</w:t>
      </w:r>
      <w:proofErr w:type="spellEnd"/>
      <w:r w:rsidR="00823236">
        <w:t xml:space="preserve"> </w:t>
      </w:r>
      <w:proofErr w:type="spellStart"/>
      <w:r w:rsidR="00823236">
        <w:t>Squared</w:t>
      </w:r>
      <w:proofErr w:type="spellEnd"/>
      <w:r w:rsidR="00823236">
        <w:t xml:space="preserve"> </w:t>
      </w:r>
      <w:proofErr w:type="spellStart"/>
      <w:r w:rsidR="00823236">
        <w:t>Error</w:t>
      </w:r>
      <w:proofErr w:type="spellEnd"/>
      <w:r w:rsidR="00823236">
        <w:t>)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w:t>
      </w:r>
      <w:proofErr w:type="spellStart"/>
      <w:r w:rsidRPr="00377F14">
        <w:t>Step</w:t>
      </w:r>
      <w:proofErr w:type="spellEnd"/>
      <w:r w:rsidRPr="00377F14">
        <w:t xml:space="preserve">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előbbre való a sebességnél, mivel a kép feldolgozására kb. 10 perc áll a rendelkezésünkre az újabb kép készítése előtt. </w:t>
      </w:r>
      <w:proofErr w:type="gramStart"/>
      <w:r w:rsidRPr="00377F14">
        <w:t>A hibrid algoritmus a tesztesetek többségében pontosabb eredmén</w:t>
      </w:r>
      <w:r w:rsidR="005E2835" w:rsidRPr="00377F14">
        <w:t xml:space="preserve">yt adott az </w:t>
      </w:r>
      <w:proofErr w:type="spellStart"/>
      <w:r w:rsidR="005E2835" w:rsidRPr="00377F14">
        <w:t>Otsu</w:t>
      </w:r>
      <w:proofErr w:type="spellEnd"/>
      <w:r w:rsidR="005E2835" w:rsidRPr="00377F14">
        <w:t xml:space="preserve"> </w:t>
      </w:r>
      <w:proofErr w:type="spellStart"/>
      <w:r w:rsidR="005E2835" w:rsidRPr="00377F14">
        <w:t>binarizálásnál</w:t>
      </w:r>
      <w:proofErr w:type="spellEnd"/>
      <w:proofErr w:type="gramEnd"/>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Pr="00377F14"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509EC">
        <w:rPr>
          <w:noProof/>
          <w:color w:val="000000" w:themeColor="text1"/>
          <w:szCs w:val="20"/>
        </w:rPr>
        <w:t>2.3.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w:t>
      </w:r>
      <w:r w:rsidRPr="00377F14">
        <w:lastRenderedPageBreak/>
        <w:t>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94134C" w:rsidRPr="00377F14" w:rsidRDefault="00EC7750" w:rsidP="00C726CC">
      <w:pPr>
        <w:pStyle w:val="Cmsor2"/>
        <w:rPr>
          <w:rFonts w:cs="Times New Roman"/>
        </w:rPr>
      </w:pPr>
      <w:bookmarkStart w:id="31" w:name="_Toc371356725"/>
      <w:bookmarkStart w:id="32" w:name="_Toc385287716"/>
      <w:bookmarkStart w:id="33" w:name="_Toc407746418"/>
      <w:r w:rsidRPr="00377F14">
        <w:rPr>
          <w:rFonts w:cs="Times New Roman"/>
        </w:rPr>
        <w:t>Borultság vizsgálata s</w:t>
      </w:r>
      <w:r w:rsidR="0094134C" w:rsidRPr="00377F14">
        <w:rPr>
          <w:rFonts w:cs="Times New Roman"/>
        </w:rPr>
        <w:t>zaturáció mérés</w:t>
      </w:r>
      <w:bookmarkEnd w:id="31"/>
      <w:r w:rsidRPr="00377F14">
        <w:rPr>
          <w:rFonts w:cs="Times New Roman"/>
        </w:rPr>
        <w:t>sel</w:t>
      </w:r>
      <w:bookmarkEnd w:id="32"/>
      <w:bookmarkEnd w:id="33"/>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xml:space="preserve">, ez pedig a </w:t>
      </w:r>
      <w:proofErr w:type="spellStart"/>
      <w:r w:rsidRPr="00377F14">
        <w:t>szaturáció</w:t>
      </w:r>
      <w:proofErr w:type="spellEnd"/>
      <w:r w:rsidRPr="00377F14">
        <w:t xml:space="preserve"> méréséből való következtetés</w:t>
      </w:r>
      <w:r w:rsidR="0094134C" w:rsidRPr="00377F14">
        <w:t>.</w:t>
      </w:r>
      <w:r w:rsidR="00EB4E80" w:rsidRPr="00377F14">
        <w:t xml:space="preserve"> </w:t>
      </w:r>
      <w:proofErr w:type="gramStart"/>
      <w:r w:rsidR="00507935" w:rsidRPr="00377F14">
        <w:t>A</w:t>
      </w:r>
      <w:r w:rsidR="00EB4E80" w:rsidRPr="00377F14">
        <w:t xml:space="preserve"> módszer a</w:t>
      </w:r>
      <w:proofErr w:type="gramEnd"/>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drawing>
          <wp:inline distT="0" distB="0" distL="0" distR="0" wp14:anchorId="3FFBAAAF" wp14:editId="34CFC634">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34" w:name="_Ref406771307"/>
    <w:p w:rsidR="006F78DD" w:rsidRPr="00377F14" w:rsidRDefault="000E75AA" w:rsidP="006F78DD">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4</w:t>
      </w:r>
      <w:r>
        <w:fldChar w:fldCharType="end"/>
      </w:r>
      <w:r w:rsidR="00CC6E95">
        <w:t>.</w:t>
      </w:r>
      <w:r w:rsidR="007B3DF2">
        <w:t xml:space="preserve"> ábra</w:t>
      </w:r>
      <w:bookmarkEnd w:id="34"/>
      <w:r w:rsidR="006F78DD">
        <w:t xml:space="preserve"> - RGB kocka a kék, zöld és vörös értékek ábrázolására.</w:t>
      </w:r>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4025F0">
        <w:rPr>
          <w:noProof/>
        </w:rPr>
        <w:t>2</w:t>
      </w:r>
      <w:r w:rsidR="004025F0">
        <w:t>.</w:t>
      </w:r>
      <w:r w:rsidR="004025F0">
        <w:rPr>
          <w:noProof/>
        </w:rPr>
        <w:t>4</w:t>
      </w:r>
      <w:r w:rsidR="004025F0">
        <w:t xml:space="preserve"> ábra</w:t>
      </w:r>
      <w:r w:rsidR="004025F0">
        <w:fldChar w:fldCharType="end"/>
      </w:r>
      <w:r w:rsidR="004025F0">
        <w:t>)</w:t>
      </w:r>
      <w:r w:rsidRPr="00377F14">
        <w:t xml:space="preserve">. Ez a színek és a </w:t>
      </w:r>
      <w:proofErr w:type="spellStart"/>
      <w:r w:rsidRPr="00377F14">
        <w:t>szaturáció</w:t>
      </w:r>
      <w:proofErr w:type="spellEnd"/>
      <w:r w:rsidRPr="00377F14">
        <w:t xml:space="preserve">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4025F0">
        <w:rPr>
          <w:noProof/>
        </w:rPr>
        <w:t>2</w:t>
      </w:r>
      <w:r w:rsidR="004025F0">
        <w:t>.</w:t>
      </w:r>
      <w:r w:rsidR="004025F0">
        <w:rPr>
          <w:noProof/>
        </w:rPr>
        <w:t>5</w:t>
      </w:r>
      <w:r w:rsidR="004025F0">
        <w:t xml:space="preserve"> ábra</w:t>
      </w:r>
      <w:r w:rsidR="004025F0">
        <w:fldChar w:fldCharType="end"/>
      </w:r>
      <w:r w:rsidR="004025F0">
        <w:t>)</w:t>
      </w:r>
      <w:r w:rsidRPr="00377F14">
        <w:t xml:space="preserve">. Ez </w:t>
      </w:r>
      <w:r w:rsidR="00270F84">
        <w:t xml:space="preserve">felelős a fényerő érzékeléséért, számítási módja </w:t>
      </w:r>
      <w:proofErr w:type="spellStart"/>
      <w:r w:rsidR="00270F84">
        <w:t>sz</w:t>
      </w:r>
      <w:proofErr w:type="spellEnd"/>
      <w:r w:rsidR="00270F84">
        <w:t xml:space="preserve"> RGB modell alapján:</w:t>
      </w:r>
    </w:p>
    <w:p w:rsidR="00270F84" w:rsidRDefault="00270F84" w:rsidP="0094134C">
      <w:pPr>
        <w:spacing w:before="120"/>
        <w:ind w:firstLine="426"/>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w:t>
      </w:r>
      <w:proofErr w:type="spellStart"/>
      <w:r w:rsidRPr="00377F14">
        <w:t>Hue</w:t>
      </w:r>
      <w:proofErr w:type="spellEnd"/>
      <w:r w:rsidRPr="00377F14">
        <w:t>"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w:lastRenderedPageBreak/>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w:t>
      </w:r>
      <w:proofErr w:type="spellStart"/>
      <w:r w:rsidRPr="00377F14">
        <w:t>szaturáció</w:t>
      </w:r>
      <w:proofErr w:type="spellEnd"/>
      <w:r w:rsidRPr="00377F14">
        <w:t xml:space="preserve">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drawing>
          <wp:inline distT="0" distB="0" distL="0" distR="0" wp14:anchorId="21F38F6F" wp14:editId="17D2674C">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35" w:name="_Ref406771325"/>
    <w:p w:rsidR="007B3DF2" w:rsidRPr="00377F14" w:rsidRDefault="000E75AA"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5</w:t>
      </w:r>
      <w:r>
        <w:fldChar w:fldCharType="end"/>
      </w:r>
      <w:r w:rsidR="00CC6E95">
        <w:t>.</w:t>
      </w:r>
      <w:r w:rsidR="007B3DF2">
        <w:t xml:space="preserve"> ábra</w:t>
      </w:r>
      <w:bookmarkEnd w:id="35"/>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w:t>
      </w:r>
      <w:proofErr w:type="gramStart"/>
      <w:r w:rsidR="00D67F68">
        <w:t>három dimenziós</w:t>
      </w:r>
      <w:proofErr w:type="gramEnd"/>
      <w:r w:rsidR="00D67F68">
        <w:t xml:space="preserve"> színtérben.</w:t>
      </w:r>
    </w:p>
    <w:p w:rsidR="0094134C" w:rsidRDefault="0094134C" w:rsidP="0094134C">
      <w:pPr>
        <w:spacing w:before="120"/>
        <w:ind w:firstLine="426"/>
      </w:pPr>
      <w:r w:rsidRPr="00377F14">
        <w:t xml:space="preserve">Láthatjuk, hogy a felhőknek jó a fényvisszaverő képessége, általában fehérek, de számos színárnyalatot felvehetnek. Ezzel szemben a kék színű derült ég magas </w:t>
      </w:r>
      <w:proofErr w:type="spellStart"/>
      <w:r w:rsidRPr="00377F14">
        <w:t>szaturációt</w:t>
      </w:r>
      <w:proofErr w:type="spellEnd"/>
      <w:r w:rsidRPr="00377F14">
        <w:t xml:space="preserve"> eredményez. Ezért az IHS rendszerből mi a </w:t>
      </w:r>
      <w:proofErr w:type="spellStart"/>
      <w:r w:rsidRPr="00377F14">
        <w:t>szaturációt</w:t>
      </w:r>
      <w:proofErr w:type="spellEnd"/>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DF4674">
        <w:rPr>
          <w:noProof/>
          <w:color w:val="000000" w:themeColor="text1"/>
          <w:szCs w:val="20"/>
        </w:rPr>
        <w:t>2.6</w:t>
      </w:r>
      <w:r w:rsidR="00DF4674"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w:t>
      </w:r>
      <w:r w:rsidR="0094134C" w:rsidRPr="00377F14">
        <w:lastRenderedPageBreak/>
        <w:t>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7DD19D81" wp14:editId="6D946854">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 cstate="print"/>
                    <a:stretch>
                      <a:fillRect/>
                    </a:stretch>
                  </pic:blipFill>
                  <pic:spPr>
                    <a:xfrm>
                      <a:off x="0" y="0"/>
                      <a:ext cx="3515478" cy="1808116"/>
                    </a:xfrm>
                    <a:prstGeom prst="rect">
                      <a:avLst/>
                    </a:prstGeom>
                  </pic:spPr>
                </pic:pic>
              </a:graphicData>
            </a:graphic>
          </wp:inline>
        </w:drawing>
      </w:r>
    </w:p>
    <w:bookmarkStart w:id="36" w:name="_Ref407093010"/>
    <w:p w:rsidR="00356A53" w:rsidRPr="00377F14" w:rsidRDefault="000E75AA"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6</w:t>
      </w:r>
      <w:r>
        <w:rPr>
          <w:noProof/>
          <w:color w:val="000000" w:themeColor="text1"/>
          <w:szCs w:val="20"/>
        </w:rPr>
        <w:fldChar w:fldCharType="end"/>
      </w:r>
      <w:r w:rsidR="00356A53" w:rsidRPr="00377F14">
        <w:rPr>
          <w:noProof/>
          <w:color w:val="000000" w:themeColor="text1"/>
          <w:szCs w:val="20"/>
        </w:rPr>
        <w:t>. ábra</w:t>
      </w:r>
      <w:bookmarkEnd w:id="36"/>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37" w:name="_Toc407746419"/>
      <w:r w:rsidRPr="00377F14">
        <w:rPr>
          <w:rFonts w:cs="Times New Roman"/>
        </w:rPr>
        <w:t>Borultság vizsgálat megvalósítása</w:t>
      </w:r>
      <w:bookmarkEnd w:id="37"/>
      <w:r w:rsidR="00F32EB8" w:rsidRPr="00377F14">
        <w:rPr>
          <w:rFonts w:cs="Times New Roman"/>
        </w:rPr>
        <w:t xml:space="preserve"> </w:t>
      </w:r>
      <w:r w:rsidR="0094134C" w:rsidRPr="00377F14">
        <w:rPr>
          <w:rFonts w:cs="Times New Roman"/>
        </w:rPr>
        <w:t xml:space="preserve"> </w:t>
      </w:r>
      <w:bookmarkStart w:id="38" w:name="_Toc371356726"/>
    </w:p>
    <w:bookmarkEnd w:id="38"/>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8D02AF" w:rsidRDefault="008D02AF" w:rsidP="008D02AF">
      <w:pPr>
        <w:keepNext/>
        <w:spacing w:before="120"/>
        <w:ind w:firstLine="426"/>
        <w:jc w:val="center"/>
      </w:pPr>
      <w:r>
        <w:rPr>
          <w:noProof/>
        </w:rPr>
        <w:lastRenderedPageBreak/>
        <w:drawing>
          <wp:inline distT="0" distB="0" distL="0" distR="0" wp14:anchorId="71735221" wp14:editId="7022A051">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p w:rsidR="008D02AF" w:rsidRPr="00377F14" w:rsidRDefault="000E75AA" w:rsidP="008D02AF">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7</w:t>
      </w:r>
      <w:r>
        <w:fldChar w:fldCharType="end"/>
      </w:r>
      <w:r w:rsidR="008D02AF">
        <w:t xml:space="preserve">. ábra – (a) Eredeti kép, amin a piros egyenes jelzi a vizsgált tartományt. (b) Szaturációs értékek az eredeti képen található vonal egyes részein. Jól megfigyelhető az ég és felhő értékei közti különbség. </w:t>
      </w:r>
    </w:p>
    <w:p w:rsidR="006B32A2" w:rsidRPr="00377F14"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665660">
        <w:rPr>
          <w:noProof/>
          <w:color w:val="000000" w:themeColor="text1"/>
          <w:szCs w:val="20"/>
        </w:rPr>
        <w:t>2.8</w:t>
      </w:r>
      <w:r w:rsidR="00665660"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3F393B" w:rsidRPr="00377F14" w:rsidRDefault="0094134C" w:rsidP="0094134C">
      <w:pPr>
        <w:spacing w:before="120"/>
        <w:ind w:firstLine="426"/>
      </w:pPr>
      <w:r w:rsidRPr="00377F14">
        <w:t xml:space="preserve">Automatikusnál a program előállítja a szaturációs képet (célszerű olyan képen végezni a konfigurálást, amin a felhő és ég jól elkülöníthető), ezen egy </w:t>
      </w:r>
      <w:proofErr w:type="spellStart"/>
      <w:r w:rsidRPr="00377F14">
        <w:t>Otsu</w:t>
      </w:r>
      <w:proofErr w:type="spellEnd"/>
      <w:r w:rsidRPr="00377F14">
        <w:t xml:space="preserve"> </w:t>
      </w:r>
      <w:proofErr w:type="spellStart"/>
      <w:r w:rsidRPr="00377F14">
        <w:t>binarizálást</w:t>
      </w:r>
      <w:proofErr w:type="spellEnd"/>
      <w:r w:rsidRPr="00377F14">
        <w:t xml:space="preserve"> végez, ami megad egy küszöbértéket, ma</w:t>
      </w:r>
      <w:r w:rsidR="00276798" w:rsidRPr="00377F14">
        <w:t>jd ez alapján az érték alapján két</w:t>
      </w:r>
      <w:r w:rsidRPr="00377F14">
        <w:t xml:space="preserve"> határt ad meg.</w:t>
      </w:r>
      <w:r w:rsidR="00E753CE" w:rsidRPr="00377F14">
        <w:t xml:space="preserve"> </w:t>
      </w:r>
      <w:r w:rsidR="00E753CE" w:rsidRPr="00377F14">
        <w:lastRenderedPageBreak/>
        <w:t>A korábban már említett okok miatt ez a megoldás a borultság vizsgálatára nem alkalmas, azonban egyetlen általunk megadott képen pontosan meg tudjuk határozni a küszöbértékeket a segítségével.</w:t>
      </w:r>
      <w:r w:rsidR="00F77C82" w:rsidRPr="00377F14">
        <w:t xml:space="preserve"> A </w:t>
      </w:r>
      <w:proofErr w:type="spellStart"/>
      <w:r w:rsidR="00F77C82" w:rsidRPr="00377F14">
        <w:t>binarizálás</w:t>
      </w:r>
      <w:proofErr w:type="spellEnd"/>
      <w:r w:rsidR="00F77C82" w:rsidRPr="00377F14">
        <w:t xml:space="preserve">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jc w:val="center"/>
      </w:pPr>
      <w:r w:rsidRPr="00377F14">
        <w:rPr>
          <w:noProof/>
        </w:rPr>
        <w:drawing>
          <wp:inline distT="0" distB="0" distL="0" distR="0" wp14:anchorId="7B6D25A7" wp14:editId="254A7CF8">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39" w:name="_Ref407093805"/>
    <w:p w:rsidR="00FF7261" w:rsidRPr="00377F14" w:rsidRDefault="000E75AA"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r w:rsidR="00FF7261" w:rsidRPr="00377F14">
        <w:rPr>
          <w:noProof/>
          <w:color w:val="000000" w:themeColor="text1"/>
          <w:szCs w:val="20"/>
        </w:rPr>
        <w:t>. ábra</w:t>
      </w:r>
      <w:bookmarkEnd w:id="39"/>
      <w:r w:rsidR="00FF7261" w:rsidRPr="00377F14">
        <w:rPr>
          <w:noProof/>
          <w:color w:val="000000" w:themeColor="text1"/>
          <w:szCs w:val="20"/>
        </w:rPr>
        <w:t xml:space="preserve"> – Borultság vizsgálat folyamata</w:t>
      </w:r>
    </w:p>
    <w:p w:rsidR="00FF7261" w:rsidRPr="00377F14" w:rsidRDefault="00FF7261" w:rsidP="00FF7261"/>
    <w:p w:rsidR="00FF7261" w:rsidRPr="00377F14" w:rsidRDefault="00FF7261" w:rsidP="00FF7261">
      <w:pPr>
        <w:keepNext/>
        <w:spacing w:before="120"/>
        <w:ind w:firstLine="0"/>
        <w:jc w:val="center"/>
      </w:pPr>
      <w:r w:rsidRPr="00377F14">
        <w:rPr>
          <w:noProof/>
        </w:rPr>
        <w:drawing>
          <wp:inline distT="0" distB="0" distL="0" distR="0" wp14:anchorId="35A8EEF7" wp14:editId="2CE44E67">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40" w:name="_Ref407095855"/>
    <w:p w:rsidR="00FF7261" w:rsidRPr="00377F14" w:rsidRDefault="000E75AA"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9</w:t>
      </w:r>
      <w:r>
        <w:rPr>
          <w:noProof/>
          <w:color w:val="000000" w:themeColor="text1"/>
          <w:szCs w:val="20"/>
        </w:rPr>
        <w:fldChar w:fldCharType="end"/>
      </w:r>
      <w:r w:rsidR="00FF7261" w:rsidRPr="00377F14">
        <w:rPr>
          <w:noProof/>
          <w:color w:val="000000" w:themeColor="text1"/>
          <w:szCs w:val="20"/>
        </w:rPr>
        <w:t>. ábra</w:t>
      </w:r>
      <w:bookmarkEnd w:id="40"/>
      <w:r w:rsidR="00FF7261" w:rsidRPr="00377F14">
        <w:rPr>
          <w:noProof/>
          <w:color w:val="000000" w:themeColor="text1"/>
          <w:szCs w:val="20"/>
        </w:rPr>
        <w:t xml:space="preserve"> – Eredeti kép, szaturációs kép, küszöbölt kép</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 xml:space="preserve">eg. Ezekre célszerű egy </w:t>
      </w:r>
      <w:proofErr w:type="spellStart"/>
      <w:r w:rsidR="0071521D" w:rsidRPr="00377F14">
        <w:t>Cumulus-</w:t>
      </w:r>
      <w:proofErr w:type="spellEnd"/>
      <w:r w:rsidR="0071521D" w:rsidRPr="00377F14">
        <w:t xml:space="preserve">, egy </w:t>
      </w:r>
      <w:proofErr w:type="spellStart"/>
      <w:r w:rsidR="0071521D" w:rsidRPr="00377F14">
        <w:t>Stratus-</w:t>
      </w:r>
      <w:proofErr w:type="spellEnd"/>
      <w:r w:rsidR="0071521D" w:rsidRPr="00377F14">
        <w:t xml:space="preserve">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lastRenderedPageBreak/>
        <w:t xml:space="preserve">Azonban az előzetes tesztek alatt azt tapasztaltuk, hogy az előállt szaturációs térkép még </w:t>
      </w:r>
      <w:r w:rsidR="009539E3">
        <w:t>nagymértékű</w:t>
      </w:r>
      <w:r>
        <w:t xml:space="preserve"> zajt tartalmaz, így valamilyen </w:t>
      </w:r>
      <w:proofErr w:type="spellStart"/>
      <w:r>
        <w:t>előfeldolgozásra</w:t>
      </w:r>
      <w:proofErr w:type="spellEnd"/>
      <w:r>
        <w:t xml:space="preserve">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xml:space="preserve">, de messze a legjobb eredményt az </w:t>
      </w:r>
      <w:proofErr w:type="spellStart"/>
      <w:r w:rsidR="009E2056" w:rsidRPr="00377F14">
        <w:t>AForge</w:t>
      </w:r>
      <w:proofErr w:type="spellEnd"/>
      <w:r w:rsidR="009E2056" w:rsidRPr="00377F14">
        <w:t xml:space="preserve"> "</w:t>
      </w:r>
      <w:proofErr w:type="spellStart"/>
      <w:r w:rsidR="009E2056" w:rsidRPr="00377F14">
        <w:t>Blur</w:t>
      </w:r>
      <w:proofErr w:type="spellEnd"/>
      <w:r w:rsidR="009E2056" w:rsidRPr="00377F14">
        <w:t>" algoritmusával kaptuk</w:t>
      </w:r>
      <w:r w:rsidR="0072197A">
        <w:t xml:space="preserve"> (lásd </w:t>
      </w:r>
      <w:r w:rsidR="0072197A">
        <w:fldChar w:fldCharType="begin"/>
      </w:r>
      <w:r w:rsidR="0072197A">
        <w:instrText xml:space="preserve"> REF _Ref407095590 \h </w:instrText>
      </w:r>
      <w:r w:rsidR="0072197A">
        <w:fldChar w:fldCharType="separate"/>
      </w:r>
      <w:r w:rsidR="0072197A">
        <w:rPr>
          <w:noProof/>
        </w:rPr>
        <w:t>2</w:t>
      </w:r>
      <w:r w:rsidR="0072197A">
        <w:t>.</w:t>
      </w:r>
      <w:r w:rsidR="0072197A">
        <w:rPr>
          <w:noProof/>
        </w:rPr>
        <w:t>10</w:t>
      </w:r>
      <w:r w:rsidR="0072197A">
        <w:t>. ábra</w:t>
      </w:r>
      <w:r w:rsidR="0072197A">
        <w:fldChar w:fldCharType="end"/>
      </w:r>
      <w:r w:rsidR="0072197A">
        <w:t>)</w:t>
      </w:r>
      <w:r w:rsidR="00020B20" w:rsidRPr="00377F14">
        <w:t>.</w:t>
      </w:r>
    </w:p>
    <w:p w:rsidR="00F568D7" w:rsidRDefault="00306838" w:rsidP="00F568D7">
      <w:pPr>
        <w:keepNext/>
        <w:spacing w:before="120"/>
        <w:ind w:firstLine="0"/>
        <w:jc w:val="center"/>
      </w:pPr>
      <w:r>
        <w:rPr>
          <w:noProof/>
        </w:rPr>
        <w:drawing>
          <wp:inline distT="0" distB="0" distL="0" distR="0" wp14:anchorId="76D68301" wp14:editId="1E6CC1FD">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5ACDDE" wp14:editId="2F989803">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C0C872E" wp14:editId="57AAAC40">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41" w:name="_Ref407095590"/>
    <w:p w:rsidR="00351AE7" w:rsidRPr="00377F14" w:rsidRDefault="000E75AA" w:rsidP="00F568D7">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10</w:t>
      </w:r>
      <w:r>
        <w:fldChar w:fldCharType="end"/>
      </w:r>
      <w:r w:rsidR="00F568D7">
        <w:t>. ábra</w:t>
      </w:r>
      <w:bookmarkEnd w:id="41"/>
      <w:r w:rsidR="00F568D7">
        <w:t xml:space="preserve"> – Az első képen az elmosás nélküli szaturációs térkép látható, míg a második az </w:t>
      </w:r>
      <w:proofErr w:type="spellStart"/>
      <w:r w:rsidR="00F568D7">
        <w:t>AForge</w:t>
      </w:r>
      <w:proofErr w:type="spellEnd"/>
      <w:r w:rsidR="00F568D7">
        <w:t xml:space="preserve"> </w:t>
      </w:r>
      <w:proofErr w:type="spellStart"/>
      <w:r w:rsidR="00F568D7">
        <w:t>Bl</w:t>
      </w:r>
      <w:r w:rsidR="00663619">
        <w:t>ur</w:t>
      </w:r>
      <w:proofErr w:type="spellEnd"/>
      <w:r w:rsidR="00F568D7">
        <w:t xml:space="preserve"> algoritmusát, a harmadik</w:t>
      </w:r>
      <w:r w:rsidR="00EE455C">
        <w:t xml:space="preserve"> pedig</w:t>
      </w:r>
      <w:r w:rsidR="00F568D7">
        <w:t xml:space="preserve"> a Gauss módszert alkalmazza. </w:t>
      </w:r>
    </w:p>
    <w:p w:rsidR="00C00A5C" w:rsidRPr="00377F14" w:rsidRDefault="000B618E" w:rsidP="00CA6EAB">
      <w:pPr>
        <w:spacing w:before="120"/>
        <w:ind w:firstLine="426"/>
      </w:pPr>
      <w:r>
        <w:lastRenderedPageBreak/>
        <w:t>K</w:t>
      </w:r>
      <w:r w:rsidR="0094134C" w:rsidRPr="00377F14">
        <w:t xml:space="preserve">onfigurálás után már </w:t>
      </w:r>
      <w:r w:rsidR="00943E5E" w:rsidRPr="00377F14">
        <w:t xml:space="preserve">megfelelő pontossággal </w:t>
      </w:r>
      <w:r w:rsidR="00E84306" w:rsidRPr="00377F14">
        <w:t>detektálhatjuk</w:t>
      </w:r>
      <w:r w:rsidR="00AB2F36" w:rsidRPr="00377F14">
        <w:t xml:space="preserve"> </w:t>
      </w:r>
      <w:r w:rsidR="00661108" w:rsidRPr="00377F14">
        <w:t>a felhőket</w:t>
      </w:r>
      <w:r w:rsidR="00943E5E" w:rsidRPr="00377F14">
        <w:t>.</w:t>
      </w:r>
      <w:r w:rsidR="002865EF" w:rsidRPr="00377F14">
        <w:t xml:space="preserve"> Ezt úgy végezzük, hogy a beállítások után kapott két küszöbérték, valamint a 0 és 255 értékek határokként való alkalmazásával a kép minden pixelét egy-egy csoportba soroljuk. </w:t>
      </w:r>
      <w:r w:rsidR="00CB5907" w:rsidRPr="00377F14">
        <w:t>A</w:t>
      </w:r>
      <w:r w:rsidR="002865EF" w:rsidRPr="00377F14">
        <w:t xml:space="preserve">z </w:t>
      </w:r>
      <w:r w:rsidR="00223F8A">
        <w:t xml:space="preserve">eredeti képről </w:t>
      </w:r>
      <w:r w:rsidR="007704E3">
        <w:t>egy másolatot készítünk, majd a vizsgált</w:t>
      </w:r>
      <w:r w:rsidR="002865EF" w:rsidRPr="00377F14">
        <w:t xml:space="preserve"> képpont színét, a csoport értékének megfelelően módosítjuk, így a későbbiekben egyértelműen azonosítani tudjuk.</w:t>
      </w:r>
      <w:r w:rsidR="00232632" w:rsidRPr="00377F14">
        <w:t xml:space="preserve"> A három színnek a kék, zöld és fehér értékeket választottuk, melyek ebben a sorrendben az eget, nem meghatározottat és a felhőket jelölik</w:t>
      </w:r>
      <w:r w:rsidR="00B46903" w:rsidRPr="00377F14">
        <w:t xml:space="preserve"> </w:t>
      </w:r>
      <w:r w:rsidR="00E40ADA">
        <w:t xml:space="preserve">(lásd </w:t>
      </w:r>
      <w:r w:rsidR="00E40ADA">
        <w:fldChar w:fldCharType="begin"/>
      </w:r>
      <w:r w:rsidR="00E40ADA">
        <w:instrText xml:space="preserve"> REF _Ref407095855 \h </w:instrText>
      </w:r>
      <w:r w:rsidR="00E40ADA">
        <w:fldChar w:fldCharType="separate"/>
      </w:r>
      <w:r w:rsidR="00E40ADA">
        <w:rPr>
          <w:noProof/>
          <w:color w:val="000000" w:themeColor="text1"/>
          <w:szCs w:val="20"/>
        </w:rPr>
        <w:t>2.9</w:t>
      </w:r>
      <w:r w:rsidR="00E40ADA" w:rsidRPr="00377F14">
        <w:rPr>
          <w:noProof/>
          <w:color w:val="000000" w:themeColor="text1"/>
          <w:szCs w:val="20"/>
        </w:rPr>
        <w:t>. ábra</w:t>
      </w:r>
      <w:r w:rsidR="00E40ADA">
        <w:fldChar w:fldCharType="end"/>
      </w:r>
      <w:r w:rsidR="00B46903" w:rsidRPr="00377F14">
        <w:t>)</w:t>
      </w:r>
      <w:r w:rsidR="00232632" w:rsidRPr="00377F14">
        <w:t>.</w:t>
      </w:r>
      <w:r w:rsidR="00B2419F" w:rsidRPr="00377F14">
        <w:t xml:space="preserve"> Ezek után következik</w:t>
      </w:r>
      <w:r w:rsidR="0094134C" w:rsidRPr="00377F14">
        <w:t xml:space="preserve"> a küszöbölés utáni 3 szint arányainak összehasonlítása</w:t>
      </w:r>
      <w:r w:rsidR="009A1F84" w:rsidRPr="00377F14">
        <w:t>. Első sorban egy sz</w:t>
      </w:r>
      <w:r w:rsidR="00E40ADA">
        <w:t>ázalékos értéket határozunk meg</w:t>
      </w:r>
      <w:r w:rsidR="00492F85">
        <w:t>. Ennek számításához két értéket kell ismernünk: a felhők számát és a kép méretét.</w:t>
      </w:r>
      <w:r w:rsidR="007832B4">
        <w:t xml:space="preserve"> Ezek után a kép méretéből meghatározható az összes pixel mennyisége, amit nyolccal elosztva megkapjuk az egy </w:t>
      </w:r>
      <w:proofErr w:type="spellStart"/>
      <w:r w:rsidR="007832B4">
        <w:t>okta</w:t>
      </w:r>
      <w:proofErr w:type="spellEnd"/>
      <w:r w:rsidR="007832B4">
        <w:t xml:space="preserve"> mértékét.</w:t>
      </w:r>
      <w:r w:rsidR="0094029C">
        <w:t xml:space="preserve"> A felhőnek detektált pixelek számát ezzel az értékkel elosztva megkapjuk, hogy az hány </w:t>
      </w:r>
      <w:proofErr w:type="spellStart"/>
      <w:r w:rsidR="0094029C">
        <w:t>oktának</w:t>
      </w:r>
      <w:proofErr w:type="spellEnd"/>
      <w:r w:rsidR="0094029C">
        <w:t xml:space="preserve"> felel meg.</w:t>
      </w:r>
      <w:r w:rsidR="00CA6EAB">
        <w:t xml:space="preserve"> </w:t>
      </w:r>
      <w:r w:rsidR="00070DC8">
        <w:t>Ennek számításánál v</w:t>
      </w:r>
      <w:r w:rsidR="00197AC5" w:rsidRPr="00377F14">
        <w:t>égeztünk teszteket felfelé illetve lefelé kerekítéssel is, de a legpontosabb eredményt úgy kaptuk, ha a</w:t>
      </w:r>
      <w:r w:rsidR="00DD5FA1" w:rsidRPr="00377F14">
        <w:t>z érték kerekítését mindig a matematikai</w:t>
      </w:r>
      <w:r w:rsidR="00AD357A" w:rsidRPr="00377F14">
        <w:t xml:space="preserve"> szabályoknak megfelelően végezt</w:t>
      </w:r>
      <w:r w:rsidR="00DD5FA1" w:rsidRPr="00377F14">
        <w:t>ük.</w:t>
      </w:r>
      <w:r w:rsidR="0094134C" w:rsidRPr="00377F14">
        <w:t xml:space="preserve"> </w:t>
      </w:r>
    </w:p>
    <w:p w:rsidR="00FF7261" w:rsidRPr="00377F14" w:rsidRDefault="00FF7261" w:rsidP="00FF7261">
      <w:pPr>
        <w:keepNext/>
        <w:ind w:firstLine="0"/>
        <w:jc w:val="center"/>
      </w:pPr>
      <w:r w:rsidRPr="00377F14">
        <w:rPr>
          <w:noProof/>
        </w:rPr>
        <w:drawing>
          <wp:inline distT="0" distB="0" distL="0" distR="0" wp14:anchorId="4AC84E9E" wp14:editId="017CF358">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42" w:name="_Ref407129313"/>
    <w:p w:rsidR="00FF7261" w:rsidRPr="00377F14" w:rsidRDefault="000E75AA" w:rsidP="00FF7261">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1</w:t>
      </w:r>
      <w:r>
        <w:rPr>
          <w:noProof/>
        </w:rPr>
        <w:fldChar w:fldCharType="end"/>
      </w:r>
      <w:r w:rsidR="00FF7261" w:rsidRPr="00377F14">
        <w:rPr>
          <w:noProof/>
        </w:rPr>
        <w:t>. ábra</w:t>
      </w:r>
      <w:bookmarkEnd w:id="42"/>
      <w:r w:rsidR="00FF7261" w:rsidRPr="00377F14">
        <w:rPr>
          <w:noProof/>
        </w:rPr>
        <w:t xml:space="preserve"> – Felhőtlen ég esetén zajt tapasztalhatunk, melynek kezelésére külön figyelmet kell fordítanunk.</w:t>
      </w:r>
    </w:p>
    <w:p w:rsidR="0094134C" w:rsidRPr="00377F14"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xml:space="preserve">, illetve a már korábban külön kiemelt 1 és 7 </w:t>
      </w:r>
      <w:proofErr w:type="spellStart"/>
      <w:r w:rsidR="006968AA" w:rsidRPr="00377F14">
        <w:t>oktás</w:t>
      </w:r>
      <w:proofErr w:type="spellEnd"/>
      <w:r w:rsidR="006968AA" w:rsidRPr="00377F14">
        <w:t xml:space="preserve">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w:t>
      </w:r>
      <w:proofErr w:type="spellStart"/>
      <w:r w:rsidR="002E7E66" w:rsidRPr="00377F14">
        <w:t>okta</w:t>
      </w:r>
      <w:proofErr w:type="spellEnd"/>
      <w:r w:rsidR="002E7E66" w:rsidRPr="00377F14">
        <w:t xml:space="preserve">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w:t>
      </w:r>
      <w:r w:rsidR="008B2179" w:rsidRPr="00377F14">
        <w:lastRenderedPageBreak/>
        <w:t>mennyiségű lyukat</w:t>
      </w:r>
      <w:r w:rsidR="007F08C9" w:rsidRPr="00377F14">
        <w:t xml:space="preserve"> találtunk</w:t>
      </w:r>
      <w:r w:rsidR="008B2179" w:rsidRPr="00377F14">
        <w:t xml:space="preserve">, akkor megállapíthatjuk, hogy </w:t>
      </w:r>
      <w:r w:rsidR="00DC05F7" w:rsidRPr="00377F14">
        <w:t xml:space="preserve">8 </w:t>
      </w:r>
      <w:proofErr w:type="spellStart"/>
      <w:r w:rsidR="008B2179" w:rsidRPr="00377F14">
        <w:t>okta</w:t>
      </w:r>
      <w:proofErr w:type="spellEnd"/>
      <w:r w:rsidR="008B2179" w:rsidRPr="00377F14">
        <w:t xml:space="preserve">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7A77CE">
        <w:rPr>
          <w:noProof/>
        </w:rPr>
        <w:t>2.11</w:t>
      </w:r>
      <w:r w:rsidR="007A77CE"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w:t>
      </w:r>
      <w:proofErr w:type="spellStart"/>
      <w:r w:rsidR="00DF39CA" w:rsidRPr="00377F14">
        <w:t>-nak</w:t>
      </w:r>
      <w:proofErr w:type="spellEnd"/>
      <w:r w:rsidR="00DF39CA" w:rsidRPr="00377F14">
        <w:t xml:space="preserve"> detektáljuk, amit első alkalomnál nem veszünk f</w:t>
      </w:r>
      <w:r w:rsidR="00A87A3A" w:rsidRPr="00377F14">
        <w:t>igyelembe, ha nem található</w:t>
      </w:r>
      <w:r w:rsidR="0027467E" w:rsidRPr="00377F14">
        <w:t xml:space="preserve"> felhő</w:t>
      </w:r>
      <w:r w:rsidR="00DF39CA" w:rsidRPr="00377F14">
        <w:t xml:space="preserve"> az égen.</w:t>
      </w:r>
    </w:p>
    <w:p w:rsidR="00A17308" w:rsidRPr="00377F14" w:rsidRDefault="00A17308" w:rsidP="0094134C">
      <w:pPr>
        <w:spacing w:before="120"/>
        <w:ind w:firstLine="426"/>
      </w:pPr>
      <w:r w:rsidRPr="00377F14">
        <w:t>A kapott értékekkel jó eredményt kaptunk a teszteken, azonban ezeket a későbbiekben még a felhők típusának megfelelően változtathatjuk.</w:t>
      </w:r>
    </w:p>
    <w:p w:rsidR="0094134C" w:rsidRPr="00377F14" w:rsidRDefault="00A16430" w:rsidP="00FF7261">
      <w:pPr>
        <w:spacing w:before="120"/>
        <w:ind w:firstLine="426"/>
        <w:rPr>
          <w:noProof/>
          <w:color w:val="000000" w:themeColor="text1"/>
          <w:szCs w:val="20"/>
        </w:rPr>
      </w:pPr>
      <w:r w:rsidRPr="00377F14">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43" w:name="_Toc385287717"/>
      <w:bookmarkStart w:id="44" w:name="_Toc407746420"/>
      <w:r w:rsidRPr="00377F14">
        <w:rPr>
          <w:rFonts w:cs="Times New Roman"/>
        </w:rPr>
        <w:t>Felhők osztályozása képfeldolgozással</w:t>
      </w:r>
      <w:bookmarkEnd w:id="43"/>
      <w:bookmarkEnd w:id="44"/>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Pr>
          <w:noProof/>
        </w:rPr>
        <w:t>2.12</w:t>
      </w:r>
      <w:r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w:t>
      </w:r>
      <w:r w:rsidR="00EE1363" w:rsidRPr="00377F14">
        <w:lastRenderedPageBreak/>
        <w:t>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xml:space="preserve">, ami felett a felhő </w:t>
      </w:r>
      <w:proofErr w:type="spellStart"/>
      <w:r w:rsidR="00447D85" w:rsidRPr="00377F14">
        <w:t>Cumulus</w:t>
      </w:r>
      <w:proofErr w:type="spellEnd"/>
      <w:r w:rsidR="00447D85" w:rsidRPr="00377F14">
        <w:t xml:space="preserve">, alatta pedig </w:t>
      </w:r>
      <w:proofErr w:type="spellStart"/>
      <w:r w:rsidR="00447D85" w:rsidRPr="00377F14">
        <w:t>Stratus</w:t>
      </w:r>
      <w:proofErr w:type="spellEnd"/>
      <w:r w:rsidR="00447D85" w:rsidRPr="00377F14">
        <w:t>. Ez lesz az elsődleges szempontunk a vizsgálatnál.</w:t>
      </w:r>
      <w:r w:rsidR="00654231" w:rsidRPr="00377F14">
        <w:t xml:space="preserve"> Azonban a 7 </w:t>
      </w:r>
      <w:proofErr w:type="spellStart"/>
      <w:r w:rsidR="00654231" w:rsidRPr="00377F14">
        <w:t>okta</w:t>
      </w:r>
      <w:proofErr w:type="spellEnd"/>
      <w:r w:rsidR="00654231" w:rsidRPr="00377F14">
        <w:t xml:space="preserve">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 xml:space="preserve">Ha egy előre definiált határérték fölött van, akkor </w:t>
      </w:r>
      <w:proofErr w:type="spellStart"/>
      <w:r w:rsidR="00356CD5">
        <w:t>Cumulus</w:t>
      </w:r>
      <w:proofErr w:type="spellEnd"/>
      <w:r w:rsidR="00356CD5">
        <w:t xml:space="preserve"> típusú a fel</w:t>
      </w:r>
      <w:r w:rsidR="00C316FD">
        <w:t>hő, míg ha alatta, ismét a borultságot</w:t>
      </w:r>
      <w:r w:rsidR="00356CD5">
        <w:t xml:space="preserve"> vizsgáljuk.</w:t>
      </w:r>
      <w:r w:rsidR="00C316FD">
        <w:t xml:space="preserve"> Ha</w:t>
      </w:r>
      <w:r w:rsidR="0031486A">
        <w:t xml:space="preserve"> 1 </w:t>
      </w:r>
      <w:proofErr w:type="spellStart"/>
      <w:r w:rsidR="0031486A">
        <w:t>okta</w:t>
      </w:r>
      <w:proofErr w:type="spellEnd"/>
      <w:r w:rsidR="00C316FD">
        <w:t xml:space="preserve"> az érték</w:t>
      </w:r>
      <w:r w:rsidR="0031486A">
        <w:t xml:space="preserve">, akkor </w:t>
      </w:r>
      <w:proofErr w:type="spellStart"/>
      <w:r w:rsidR="0031486A">
        <w:t>Cumulus</w:t>
      </w:r>
      <w:proofErr w:type="spellEnd"/>
      <w:r w:rsidR="0031486A">
        <w:t xml:space="preserve">, míg ettől eltérő esetben </w:t>
      </w:r>
      <w:proofErr w:type="spellStart"/>
      <w:r w:rsidR="0031486A">
        <w:t>Stratus</w:t>
      </w:r>
      <w:proofErr w:type="spellEnd"/>
      <w:r w:rsidR="0031486A">
        <w:t xml:space="preserve"> a felhő típusa.</w:t>
      </w:r>
      <w:r w:rsidR="004928C2">
        <w:t xml:space="preserve"> Ha a borultság 7 vagy 8 </w:t>
      </w:r>
      <w:proofErr w:type="spellStart"/>
      <w:r w:rsidR="004928C2">
        <w:t>okta</w:t>
      </w:r>
      <w:proofErr w:type="spellEnd"/>
      <w:r w:rsidR="004928C2">
        <w:t xml:space="preserve"> volt, ak</w:t>
      </w:r>
      <w:r w:rsidR="00E345E8">
        <w:t>kor elegendő csak a színek számá</w:t>
      </w:r>
      <w:r w:rsidR="004928C2">
        <w:t>t vizsgálnunk.</w:t>
      </w:r>
      <w:r w:rsidR="00E345E8">
        <w:t xml:space="preserve"> Ha a már fent is említett határ feletti az érték </w:t>
      </w:r>
      <w:proofErr w:type="spellStart"/>
      <w:r w:rsidR="00E345E8">
        <w:t>Cumulus</w:t>
      </w:r>
      <w:proofErr w:type="spellEnd"/>
      <w:r w:rsidR="00E345E8">
        <w:t xml:space="preserve">, míg az alatti esetén </w:t>
      </w:r>
      <w:proofErr w:type="spellStart"/>
      <w:r w:rsidR="00E345E8">
        <w:t>Stra</w:t>
      </w:r>
      <w:r w:rsidR="00F063FE">
        <w:t>tus</w:t>
      </w:r>
      <w:proofErr w:type="spellEnd"/>
      <w:r w:rsidR="00F063FE">
        <w:t xml:space="preserve">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t>Ha ez alapján megállapítottuk a típust, meg kell vizsgálnunk azt is, hogy a kapott érték megfelel-e a korábban kiszámított borultságnak.</w:t>
      </w:r>
      <w:r w:rsidR="00294B5A" w:rsidRPr="00377F14">
        <w:t xml:space="preserve"> Tudjuk, hogy 8 </w:t>
      </w:r>
      <w:proofErr w:type="spellStart"/>
      <w:r w:rsidR="00294B5A" w:rsidRPr="00377F14">
        <w:t>oktás</w:t>
      </w:r>
      <w:proofErr w:type="spellEnd"/>
      <w:r w:rsidR="00294B5A" w:rsidRPr="00377F14">
        <w:t xml:space="preserve"> borultsághoz nem tartozhat </w:t>
      </w:r>
      <w:proofErr w:type="spellStart"/>
      <w:r w:rsidR="00294B5A" w:rsidRPr="00377F14">
        <w:t>Cumulus</w:t>
      </w:r>
      <w:proofErr w:type="spellEnd"/>
      <w:r w:rsidR="00294B5A" w:rsidRPr="00377F14">
        <w:t xml:space="preserve">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 xml:space="preserve">Ezt az észlelők a gyakorlatban is így végzik. Előfordul, hogy az eget teljesen elfedi egy </w:t>
      </w:r>
      <w:proofErr w:type="spellStart"/>
      <w:r w:rsidR="00023EE7" w:rsidRPr="00377F14">
        <w:t>Cumulus</w:t>
      </w:r>
      <w:proofErr w:type="spellEnd"/>
      <w:r w:rsidR="00023EE7" w:rsidRPr="00377F14">
        <w:t xml:space="preserve"> típusú felhő, de ekkor feltételezik, hogy lyukak találhatók, csak nem láthatók, és az érték így 7 </w:t>
      </w:r>
      <w:proofErr w:type="spellStart"/>
      <w:r w:rsidR="00023EE7" w:rsidRPr="00377F14">
        <w:t>okta</w:t>
      </w:r>
      <w:proofErr w:type="spellEnd"/>
      <w:r w:rsidR="00023EE7" w:rsidRPr="00377F14">
        <w:t>.</w:t>
      </w:r>
      <w:r w:rsidR="00395709">
        <w:t xml:space="preserve"> Mi ezt az esetet a borultság megállapításánál már lekezeltük, így itt ezzel nem kell foglalkoznunk.</w:t>
      </w:r>
    </w:p>
    <w:p w:rsidR="00882BA0" w:rsidRPr="00377F14" w:rsidRDefault="00882BA0" w:rsidP="00882BA0">
      <w:pPr>
        <w:pStyle w:val="Cmsor2"/>
      </w:pPr>
      <w:bookmarkStart w:id="45" w:name="_Toc407746421"/>
      <w:r>
        <w:t>Speciális esetek kezelése</w:t>
      </w:r>
      <w:bookmarkEnd w:id="45"/>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w:t>
      </w:r>
      <w:r w:rsidRPr="00377F14">
        <w:lastRenderedPageBreak/>
        <w:t xml:space="preserve">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46" w:name="_Toc371356730"/>
      <w:r w:rsidRPr="00377F14">
        <w:rPr>
          <w:noProof/>
        </w:rPr>
        <w:drawing>
          <wp:inline distT="0" distB="0" distL="0" distR="0" wp14:anchorId="43784BA4" wp14:editId="78FA9D5A">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47" w:name="_Ref407129671"/>
    <w:p w:rsidR="00FF7261" w:rsidRPr="00377F14" w:rsidRDefault="000E75AA" w:rsidP="00FF7261">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r w:rsidR="00FF7261" w:rsidRPr="00377F14">
        <w:rPr>
          <w:noProof/>
        </w:rPr>
        <w:t>. ábra</w:t>
      </w:r>
      <w:bookmarkEnd w:id="47"/>
      <w:r w:rsidR="00FF7261" w:rsidRPr="00377F14">
        <w:rPr>
          <w:noProof/>
        </w:rPr>
        <w:t xml:space="preserve"> – Felhő típus detektálásának folyamat</w:t>
      </w:r>
      <w:bookmarkEnd w:id="46"/>
      <w:r w:rsidR="00FF7261" w:rsidRPr="00377F14">
        <w:rPr>
          <w:noProof/>
        </w:rPr>
        <w:t>a</w:t>
      </w:r>
    </w:p>
    <w:p w:rsidR="00FF7261" w:rsidRPr="00377F14" w:rsidRDefault="00FF7261" w:rsidP="0094134C">
      <w:pPr>
        <w:spacing w:before="120"/>
        <w:ind w:firstLine="426"/>
      </w:pPr>
    </w:p>
    <w:p w:rsidR="00FF7261" w:rsidRPr="00377F14" w:rsidRDefault="00FF7261" w:rsidP="0094134C">
      <w:pPr>
        <w:spacing w:before="120"/>
        <w:ind w:firstLine="426"/>
      </w:pPr>
    </w:p>
    <w:p w:rsidR="007F4ED8" w:rsidRPr="00377F14" w:rsidRDefault="00A77A37" w:rsidP="0094134C">
      <w:pPr>
        <w:spacing w:before="120"/>
        <w:ind w:firstLine="426"/>
      </w:pPr>
      <w:r w:rsidRPr="00377F14">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w:t>
      </w:r>
      <w:proofErr w:type="spellStart"/>
      <w:r w:rsidR="002F3EA8">
        <w:t>naplemete</w:t>
      </w:r>
      <w:proofErr w:type="spellEnd"/>
      <w:r w:rsidR="002F3EA8">
        <w:t xml:space="preserv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 xml:space="preserve">gálva azt figyeltük meg, hogy 8 </w:t>
      </w:r>
      <w:proofErr w:type="spellStart"/>
      <w:r w:rsidRPr="00377F14">
        <w:t>oktás</w:t>
      </w:r>
      <w:proofErr w:type="spellEnd"/>
      <w:r w:rsidRPr="00377F14">
        <w:t>,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lastRenderedPageBreak/>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48" w:name="_Toc371356727"/>
      <w:bookmarkStart w:id="49" w:name="_Toc385287718"/>
      <w:bookmarkStart w:id="50" w:name="_Toc407746422"/>
      <w:r w:rsidRPr="00377F14">
        <w:rPr>
          <w:rFonts w:cs="Times New Roman"/>
        </w:rPr>
        <w:t xml:space="preserve">Eredmények </w:t>
      </w:r>
      <w:r w:rsidR="0094134C" w:rsidRPr="00377F14">
        <w:rPr>
          <w:rFonts w:cs="Times New Roman"/>
        </w:rPr>
        <w:t>értékelése</w:t>
      </w:r>
      <w:bookmarkEnd w:id="48"/>
      <w:bookmarkEnd w:id="49"/>
      <w:bookmarkEnd w:id="50"/>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w:t>
      </w:r>
      <w:proofErr w:type="spellStart"/>
      <w:r w:rsidRPr="00377F14">
        <w:t>oktás</w:t>
      </w:r>
      <w:proofErr w:type="spellEnd"/>
      <w:r w:rsidRPr="00377F14">
        <w:t xml:space="preserve"> hibahatárral dolgoznak,</w:t>
      </w:r>
      <w:r w:rsidR="009E0D7B" w:rsidRPr="00377F14">
        <w:t xml:space="preserve"> azaz</w:t>
      </w:r>
      <w:r w:rsidRPr="00377F14">
        <w:t xml:space="preserve"> bármikor előfordulhat, hogy 1 oktát tévednek a becslésekben. Ezért a mi algoritmusunk tesztelésénél is az 1 </w:t>
      </w:r>
      <w:proofErr w:type="spellStart"/>
      <w:r w:rsidRPr="00377F14">
        <w:t>oktás</w:t>
      </w:r>
      <w:proofErr w:type="spellEnd"/>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t xml:space="preserve">típust. </w:t>
      </w:r>
      <w:r w:rsidR="00C054B7" w:rsidRPr="00377F14">
        <w:t xml:space="preserve">Azonban </w:t>
      </w:r>
      <w:r w:rsidR="003230E0" w:rsidRPr="00377F14">
        <w:t>figyelembe kell vennünk</w:t>
      </w:r>
      <w:r w:rsidR="00C054B7" w:rsidRPr="00377F14">
        <w:t xml:space="preserve">, hogy a képen egyszerre több típusú felhő is előfordulhat. Ebben az esetben a program jelenleg még nem képes megállapítani a különböző típusokat. Mivel ha van jelentősebb </w:t>
      </w:r>
      <w:proofErr w:type="spellStart"/>
      <w:r w:rsidR="00C054B7" w:rsidRPr="00377F14">
        <w:t>Cumulus</w:t>
      </w:r>
      <w:proofErr w:type="spellEnd"/>
      <w:r w:rsidR="00C054B7" w:rsidRPr="00377F14">
        <w:t xml:space="preserve">, akkor magas lesz az intenzitások száma, a program ilyenkor ebbe a típusba sorolja a felhőzetet annak ellenére, hogy a háttérben található-e </w:t>
      </w:r>
      <w:proofErr w:type="spellStart"/>
      <w:r w:rsidR="00C054B7" w:rsidRPr="00377F14">
        <w:t>Stratus</w:t>
      </w:r>
      <w:proofErr w:type="spellEnd"/>
      <w:r w:rsidR="00C054B7" w:rsidRPr="00377F14">
        <w:t>.</w:t>
      </w:r>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w:t>
      </w:r>
      <w:proofErr w:type="spellStart"/>
      <w:r w:rsidR="005200A2" w:rsidRPr="00377F14">
        <w:t>Borultság</w:t>
      </w:r>
      <w:proofErr w:type="gramStart"/>
      <w:r w:rsidR="005200A2" w:rsidRPr="00377F14">
        <w:t>.jpg</w:t>
      </w:r>
      <w:proofErr w:type="spellEnd"/>
      <w:proofErr w:type="gram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Pr="00377F14"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w:t>
      </w:r>
      <w:r w:rsidRPr="00377F14">
        <w:lastRenderedPageBreak/>
        <w:t xml:space="preserve">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AC47BB" w:rsidRPr="00377F14">
        <w:t xml:space="preserve">. Az eredményt az </w:t>
      </w:r>
      <w:r w:rsidR="00B22903" w:rsidRPr="00377F14">
        <w:t>9</w:t>
      </w:r>
      <w:r w:rsidR="00FF3708" w:rsidRPr="00377F14">
        <w:t>. ábra</w:t>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7D0040" w:rsidRPr="00377F14" w:rsidRDefault="007D0040" w:rsidP="007D0040">
      <w:pPr>
        <w:keepNext/>
        <w:spacing w:before="120"/>
        <w:ind w:firstLine="426"/>
      </w:pPr>
      <w:r w:rsidRPr="00377F14">
        <w:rPr>
          <w:noProof/>
        </w:rPr>
        <w:drawing>
          <wp:inline distT="0" distB="0" distL="0" distR="0" wp14:anchorId="6CACAD1B" wp14:editId="3779E28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AA5240" w:rsidRPr="00377F14" w:rsidRDefault="000E75AA" w:rsidP="00C5697D">
      <w:pPr>
        <w:pStyle w:val="Kpalrs"/>
        <w:rPr>
          <w:noProof/>
          <w:color w:val="000000" w:themeColor="text1"/>
          <w:szCs w:val="20"/>
        </w:rPr>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13</w:t>
      </w:r>
      <w:r>
        <w:fldChar w:fldCharType="end"/>
      </w:r>
      <w:r w:rsidR="003230E0" w:rsidRPr="00377F14">
        <w:t>. ábra –</w:t>
      </w:r>
      <w:r w:rsidR="007D0040" w:rsidRPr="00377F14">
        <w:t xml:space="preserve"> </w:t>
      </w:r>
      <w:proofErr w:type="gramStart"/>
      <w:r w:rsidR="007D0040" w:rsidRPr="00377F14">
        <w:t>A</w:t>
      </w:r>
      <w:proofErr w:type="gramEnd"/>
      <w:r w:rsidR="007D0040" w:rsidRPr="00377F14">
        <w:t xml:space="preserve"> programot véletlenszerűen készített, nagyban eltérő képeken, és sorozaton is teszteltük. A diagram a </w:t>
      </w:r>
      <w:r w:rsidR="00614C53" w:rsidRPr="00377F14">
        <w:t>nem súlyozott</w:t>
      </w:r>
      <w:r w:rsidR="007D0040" w:rsidRPr="00377F14">
        <w:t xml:space="preserve"> értékekkel való számítás eredményét ábrázolja.</w:t>
      </w:r>
      <w:r w:rsidR="00AA5240" w:rsidRPr="00377F14">
        <w:br w:type="page"/>
      </w:r>
    </w:p>
    <w:p w:rsidR="008F381F" w:rsidRPr="00377F14" w:rsidRDefault="008F381F" w:rsidP="00EF155A">
      <w:pPr>
        <w:pStyle w:val="Cmsor1"/>
      </w:pPr>
      <w:bookmarkStart w:id="51" w:name="_Toc385287719"/>
      <w:bookmarkStart w:id="52" w:name="_Toc407746423"/>
      <w:bookmarkEnd w:id="4"/>
      <w:r w:rsidRPr="00377F14">
        <w:lastRenderedPageBreak/>
        <w:t>Magassági szélirány meghatározása</w:t>
      </w:r>
      <w:bookmarkEnd w:id="51"/>
      <w:bookmarkEnd w:id="52"/>
    </w:p>
    <w:p w:rsidR="008F381F" w:rsidRPr="00377F14" w:rsidRDefault="008F381F" w:rsidP="00C726CC">
      <w:pPr>
        <w:pStyle w:val="Cmsor2"/>
        <w:rPr>
          <w:rFonts w:cs="Times New Roman"/>
        </w:rPr>
      </w:pPr>
      <w:bookmarkStart w:id="53" w:name="_Toc385287720"/>
      <w:bookmarkStart w:id="54" w:name="_Toc407746424"/>
      <w:r w:rsidRPr="00377F14">
        <w:rPr>
          <w:rFonts w:cs="Times New Roman"/>
        </w:rPr>
        <w:t>Cél meghatározása</w:t>
      </w:r>
      <w:bookmarkEnd w:id="53"/>
      <w:bookmarkEnd w:id="54"/>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Pr="00377F14"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w:t>
      </w:r>
      <w:proofErr w:type="spellStart"/>
      <w:r w:rsidR="00AE5DAD" w:rsidRPr="00377F14">
        <w:t>Cumulus</w:t>
      </w:r>
      <w:proofErr w:type="spellEnd"/>
      <w:r w:rsidR="00AE5DAD" w:rsidRPr="00377F14">
        <w:t xml:space="preserve"> és </w:t>
      </w:r>
      <w:proofErr w:type="spellStart"/>
      <w:r w:rsidR="00AE5DAD" w:rsidRPr="00377F14">
        <w:t>Stratus</w:t>
      </w:r>
      <w:proofErr w:type="spellEnd"/>
      <w:r w:rsidR="00AE5DAD" w:rsidRPr="00377F14">
        <w:t xml:space="preserve">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55" w:name="_Toc385287721"/>
      <w:r w:rsidRPr="00377F14">
        <w:rPr>
          <w:noProof/>
        </w:rPr>
        <w:lastRenderedPageBreak/>
        <w:drawing>
          <wp:inline distT="0" distB="0" distL="0" distR="0" wp14:anchorId="05FF9D40" wp14:editId="3A406436">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56" w:name="_Ref407358007"/>
    <w:p w:rsidR="00FF7261" w:rsidRPr="00377F14" w:rsidRDefault="000E75AA"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r w:rsidR="00FF7261" w:rsidRPr="00377F14">
        <w:rPr>
          <w:noProof/>
          <w:color w:val="000000" w:themeColor="text1"/>
          <w:szCs w:val="20"/>
        </w:rPr>
        <w:t>. ábra</w:t>
      </w:r>
      <w:bookmarkEnd w:id="56"/>
      <w:r w:rsidR="00FF7261" w:rsidRPr="00377F14">
        <w:rPr>
          <w:noProof/>
          <w:color w:val="000000" w:themeColor="text1"/>
          <w:szCs w:val="20"/>
        </w:rPr>
        <w:t xml:space="preserve"> – Sarokpontok detektálása felhős képen előfeldolgozó algoritmus futtatása előtt (balra) és után (jobbra).</w:t>
      </w:r>
    </w:p>
    <w:p w:rsidR="00FF7261" w:rsidRPr="00377F14" w:rsidRDefault="00FF7261" w:rsidP="00FF7261">
      <w:pPr>
        <w:keepNext/>
        <w:spacing w:before="120"/>
        <w:jc w:val="center"/>
      </w:pPr>
      <w:r w:rsidRPr="00377F14">
        <w:rPr>
          <w:noProof/>
        </w:rPr>
        <w:drawing>
          <wp:inline distT="0" distB="0" distL="0" distR="0" wp14:anchorId="53513BCA" wp14:editId="6E6F9BDB">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57" w:name="_Ref407357841"/>
    <w:p w:rsidR="00FF7261" w:rsidRPr="00377F14" w:rsidRDefault="000E75AA"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00FF7261" w:rsidRPr="00377F14">
        <w:rPr>
          <w:noProof/>
          <w:color w:val="000000" w:themeColor="text1"/>
          <w:szCs w:val="20"/>
        </w:rPr>
        <w:t>. ábra</w:t>
      </w:r>
      <w:bookmarkEnd w:id="57"/>
      <w:r w:rsidR="00FF7261" w:rsidRPr="00377F14">
        <w:rPr>
          <w:noProof/>
          <w:color w:val="000000" w:themeColor="text1"/>
          <w:szCs w:val="20"/>
        </w:rPr>
        <w:t xml:space="preserve"> – A szélirány meghatározásának a lépései.</w:t>
      </w:r>
    </w:p>
    <w:p w:rsidR="004340C3" w:rsidRPr="00377F14" w:rsidRDefault="004340C3" w:rsidP="004340C3">
      <w:pPr>
        <w:pStyle w:val="Cmsor2"/>
        <w:rPr>
          <w:rFonts w:cs="Times New Roman"/>
        </w:rPr>
      </w:pPr>
      <w:bookmarkStart w:id="58" w:name="_Toc407746425"/>
      <w:r w:rsidRPr="00377F14">
        <w:rPr>
          <w:rFonts w:cs="Times New Roman"/>
        </w:rPr>
        <w:t xml:space="preserve">Probléma </w:t>
      </w:r>
      <w:r w:rsidR="002520AA" w:rsidRPr="00377F14">
        <w:rPr>
          <w:rFonts w:cs="Times New Roman"/>
        </w:rPr>
        <w:t>elemzése</w:t>
      </w:r>
      <w:bookmarkEnd w:id="58"/>
    </w:p>
    <w:p w:rsidR="003D2FF5" w:rsidRPr="00377F14" w:rsidRDefault="003D2FF5" w:rsidP="008B5452">
      <w:r w:rsidRPr="00377F14">
        <w:t xml:space="preserve">A felhők folyamatosan változnak, rendkívül változatos az alakjuk, és színük is. Találhatunk szinte teljesen homogén felhőket (ilyenek például a </w:t>
      </w:r>
      <w:proofErr w:type="spellStart"/>
      <w:r w:rsidRPr="00377F14">
        <w:t>Stratus</w:t>
      </w:r>
      <w:proofErr w:type="spellEnd"/>
      <w:r w:rsidRPr="00377F14">
        <w:t xml:space="preserve">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w:t>
      </w:r>
      <w:proofErr w:type="spellStart"/>
      <w:r w:rsidR="002348D6" w:rsidRPr="00377F14">
        <w:t>okta</w:t>
      </w:r>
      <w:proofErr w:type="spellEnd"/>
      <w:r w:rsidR="002348D6" w:rsidRPr="00377F14">
        <w:t xml:space="preserve"> (felhőtlen ég) esetén nem jelenthetjük ki, hogy nincs magassági szél, azt kell mondanunk, hogy nem tudjuk detektálni. Azonban, ha találtunk felhőt, de az nem mozdult el, akkor az időt biztosan szélcsendesnek jelezhetjük. 8 </w:t>
      </w:r>
      <w:proofErr w:type="spellStart"/>
      <w:r w:rsidR="002348D6" w:rsidRPr="00377F14">
        <w:t>oktás</w:t>
      </w:r>
      <w:proofErr w:type="spellEnd"/>
      <w:r w:rsidR="002348D6" w:rsidRPr="00377F14">
        <w:t xml:space="preserve">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lastRenderedPageBreak/>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59" w:name="_Toc407746426"/>
      <w:r w:rsidRPr="00377F14">
        <w:rPr>
          <w:rFonts w:cs="Times New Roman"/>
        </w:rPr>
        <w:t>Megvalósítás</w:t>
      </w:r>
      <w:bookmarkEnd w:id="59"/>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proofErr w:type="spellStart"/>
      <w:r w:rsidR="00222445" w:rsidRPr="00377F14">
        <w:t>előfeldolgozást</w:t>
      </w:r>
      <w:proofErr w:type="spellEnd"/>
      <w:r w:rsidR="00222445" w:rsidRPr="00377F14">
        <w:t xml:space="preserve">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745D">
        <w:rPr>
          <w:noProof/>
          <w:color w:val="000000" w:themeColor="text1"/>
          <w:szCs w:val="20"/>
        </w:rPr>
        <w:t>3.2</w:t>
      </w:r>
      <w:r w:rsidR="00A8745D"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w:t>
      </w:r>
      <w:proofErr w:type="gramStart"/>
      <w:r w:rsidR="00C032EF" w:rsidRPr="00377F14">
        <w:t xml:space="preserve">A medián számításának módja a </w:t>
      </w:r>
      <w:r w:rsidR="00E92FB3" w:rsidRPr="00377F14">
        <w:t>statisztikából már ismert lehet, és ez a módszer nincs terhelve a zaj mértékével</w:t>
      </w:r>
      <w:r w:rsidR="0027061F" w:rsidRPr="00377F14">
        <w:t>, azonban elmosta az éleinket</w:t>
      </w:r>
      <w:proofErr w:type="gramEnd"/>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 xml:space="preserve">ményt az utóbbi szűrővel kaptuk, azonban még ez sem vezetett korrekt eredményhez. A </w:t>
      </w:r>
      <w:proofErr w:type="gramStart"/>
      <w:r w:rsidR="00882976" w:rsidRPr="00377F14">
        <w:t>3</w:t>
      </w:r>
      <w:r w:rsidR="00AA3D03" w:rsidRPr="00377F14">
        <w:t>×</w:t>
      </w:r>
      <w:r w:rsidR="00882976" w:rsidRPr="00377F14">
        <w:t>3-as</w:t>
      </w:r>
      <w:proofErr w:type="gramEnd"/>
      <w:r w:rsidR="00882976" w:rsidRPr="00377F14">
        <w:t xml:space="preserve"> maszkkal még sok hibás pixel maradt a képen. Az ablak méretének növelése bár csökkentette a zaj mennyiségét, </w:t>
      </w:r>
      <w:r w:rsidR="00A53C48" w:rsidRPr="00377F14">
        <w:t>de már számunkra értékes információt is vesztettünk.</w:t>
      </w:r>
    </w:p>
    <w:p w:rsidR="00222445" w:rsidRPr="00377F14" w:rsidRDefault="00F07A24" w:rsidP="007D6A35">
      <w:proofErr w:type="gramStart"/>
      <w:r w:rsidRPr="00377F14">
        <w:t>Egy másik megközelítés a probléma megoldására a képpiramisok voltak</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w:t>
      </w:r>
      <w:proofErr w:type="gramStart"/>
      <w:r w:rsidR="004A2330" w:rsidRPr="00377F14">
        <w:t>kép különböző</w:t>
      </w:r>
      <w:proofErr w:type="gramEnd"/>
      <w:r w:rsidR="004A2330" w:rsidRPr="00377F14">
        <w:t xml:space="preserve">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745D">
        <w:rPr>
          <w:noProof/>
          <w:color w:val="000000" w:themeColor="text1"/>
          <w:szCs w:val="20"/>
        </w:rPr>
        <w:t>3.1</w:t>
      </w:r>
      <w:r w:rsidR="00A8745D" w:rsidRPr="00377F14">
        <w:rPr>
          <w:noProof/>
          <w:color w:val="000000" w:themeColor="text1"/>
          <w:szCs w:val="20"/>
        </w:rPr>
        <w:t>. ábra</w:t>
      </w:r>
      <w:r w:rsidR="00A8745D">
        <w:fldChar w:fldCharType="end"/>
      </w:r>
      <w:r w:rsidR="00C10AA4" w:rsidRPr="00377F14">
        <w:t>)</w:t>
      </w:r>
    </w:p>
    <w:p w:rsidR="006F09AC" w:rsidRPr="00377F14" w:rsidRDefault="004E2A84" w:rsidP="007D6A35">
      <w:r w:rsidRPr="00377F14">
        <w:lastRenderedPageBreak/>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 xml:space="preserve">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rsidRPr="00377F14">
        <w:t>Movarec</w:t>
      </w:r>
      <w:proofErr w:type="spellEnd"/>
      <w:r w:rsidR="00077411" w:rsidRPr="00377F14">
        <w:t xml:space="preserve"> algoritmusának egy továbbfejlesztett változata. Ennek segítségével minden képünkön detektáljuk a sarokpontokat. A módszer a pontok 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4ABB1AD7" wp14:editId="070194BB">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rsidR="00FF7261" w:rsidRPr="00377F14" w:rsidRDefault="000E75AA"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sidR="00FF7261" w:rsidRPr="00377F14">
        <w:rPr>
          <w:noProof/>
          <w:color w:val="000000" w:themeColor="text1"/>
          <w:szCs w:val="20"/>
        </w:rPr>
        <w:t>. ábra – Sarokpont detektorok alkalmazása felhős képen. Balra a Harris-féle sarokpont detektor, jobbra a minimális sajátértékkel számolt módszer.</w:t>
      </w:r>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Erre optikai áramlást használtunk</w:t>
      </w:r>
      <w:r w:rsidR="00B32731" w:rsidRPr="00377F14">
        <w:t xml:space="preserve"> (lásd</w:t>
      </w:r>
      <w:r w:rsidR="00A8745D">
        <w:t xml:space="preserve"> </w:t>
      </w:r>
      <w:r w:rsidR="00A8745D">
        <w:fldChar w:fldCharType="begin"/>
      </w:r>
      <w:r w:rsidR="00A8745D">
        <w:instrText xml:space="preserve"> REF _Ref407358067 \h </w:instrText>
      </w:r>
      <w:r w:rsidR="00A8745D">
        <w:fldChar w:fldCharType="separate"/>
      </w:r>
      <w:r w:rsidR="00A8745D">
        <w:rPr>
          <w:noProof/>
          <w:color w:val="000000" w:themeColor="text1"/>
          <w:szCs w:val="20"/>
        </w:rPr>
        <w:t>3.4</w:t>
      </w:r>
      <w:r w:rsidR="00A8745D" w:rsidRPr="00377F14">
        <w:rPr>
          <w:noProof/>
          <w:color w:val="000000" w:themeColor="text1"/>
          <w:szCs w:val="20"/>
        </w:rPr>
        <w:t>. ábra</w:t>
      </w:r>
      <w:r w:rsidR="00A8745D">
        <w:fldChar w:fldCharType="end"/>
      </w:r>
      <w:r w:rsidR="00B32731" w:rsidRPr="00377F14">
        <w:t>)</w:t>
      </w:r>
      <w:r w:rsidR="00FE68A3" w:rsidRPr="00377F14">
        <w:t xml:space="preserve">, ami nem más, mint több képen azonos képrészletek megfeleltetése és </w:t>
      </w:r>
      <w:proofErr w:type="gramStart"/>
      <w:r w:rsidR="00FE68A3" w:rsidRPr="00377F14">
        <w:t>ezáltal</w:t>
      </w:r>
      <w:proofErr w:type="gramEnd"/>
      <w:r w:rsidR="00FE68A3" w:rsidRPr="00377F14">
        <w:t xml:space="preserve">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w:t>
      </w:r>
      <w:proofErr w:type="gramStart"/>
      <w:r w:rsidR="00FB32B7" w:rsidRPr="00377F14">
        <w:t>Ugyanis ha az objektum és a felvevő helyzete egymáshoz képest megváltozik, akkor az egy kétdimenziós képen a tárgy vetületének az elmozdulását jelöli</w:t>
      </w:r>
      <w:proofErr w:type="gramEnd"/>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w:t>
      </w:r>
      <w:proofErr w:type="gramStart"/>
      <w:r w:rsidR="0055483D" w:rsidRPr="00377F14">
        <w:t xml:space="preserve">A módszert a piramistechnikával bővített </w:t>
      </w:r>
      <w:proofErr w:type="spellStart"/>
      <w:r w:rsidR="0055483D" w:rsidRPr="00377F14">
        <w:t>Lucas-Kanade-féle</w:t>
      </w:r>
      <w:proofErr w:type="spellEnd"/>
      <w:r w:rsidR="0055483D" w:rsidRPr="00377F14">
        <w:t xml:space="preserve"> jellemzőkövetéssel valósítottuk meg a</w:t>
      </w:r>
      <w:proofErr w:type="gramEnd"/>
      <w:r w:rsidR="0055483D"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proofErr w:type="gramStart"/>
      <w:r w:rsidR="00310499" w:rsidRPr="00377F14">
        <w:rPr>
          <w:noProof/>
        </w:rPr>
        <w:t>[8]</w:t>
      </w:r>
      <w:r w:rsidR="001A6525" w:rsidRPr="00377F14">
        <w:fldChar w:fldCharType="end"/>
      </w:r>
      <w:r w:rsidR="0055483D" w:rsidRPr="00377F14">
        <w:t xml:space="preserve"> és</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w:t>
      </w:r>
      <w:r w:rsidR="00C86572" w:rsidRPr="00377F14">
        <w:lastRenderedPageBreak/>
        <w:t>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w:t>
      </w:r>
      <w:proofErr w:type="spellStart"/>
      <w:r w:rsidR="00887621" w:rsidRPr="00377F14">
        <w:t>előfeldolgozásra</w:t>
      </w:r>
      <w:proofErr w:type="spellEnd"/>
      <w:r w:rsidR="00887621" w:rsidRPr="00377F14">
        <w:t xml:space="preserve">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w:t>
      </w:r>
      <w:proofErr w:type="gramStart"/>
      <w:r w:rsidR="009A1306" w:rsidRPr="00377F14">
        <w:t>.Net</w:t>
      </w:r>
      <w:proofErr w:type="gramEnd"/>
      <w:r w:rsidR="00281784" w:rsidRPr="00377F14">
        <w:t xml:space="preserve"> </w:t>
      </w:r>
      <w:r w:rsidR="000E2A96" w:rsidRPr="00377F14">
        <w:t>"</w:t>
      </w:r>
      <w:proofErr w:type="spellStart"/>
      <w:r w:rsidR="000E2A96" w:rsidRPr="00377F14">
        <w:t>CorrelationMatching</w:t>
      </w:r>
      <w:proofErr w:type="spellEnd"/>
      <w:r w:rsidR="000E2A96" w:rsidRPr="00377F14">
        <w:t>"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megfeleltettük egymásnak. Azonban most kell lekezelnünk a zajok, és a hibás párosítások problémáját.</w:t>
      </w:r>
      <w:r w:rsidR="00446070" w:rsidRPr="00377F14">
        <w:t xml:space="preserve"> </w:t>
      </w:r>
    </w:p>
    <w:p w:rsidR="003F7E8E" w:rsidRPr="00377F14" w:rsidRDefault="003F7E8E" w:rsidP="007D6A35">
      <w:r w:rsidRPr="00377F14">
        <w:t xml:space="preserve">Megoldás a </w:t>
      </w:r>
      <w:proofErr w:type="spellStart"/>
      <w:r w:rsidRPr="00377F14">
        <w:t>homog</w:t>
      </w:r>
      <w:r w:rsidR="00462206" w:rsidRPr="00377F14">
        <w:t>ráfia</w:t>
      </w:r>
      <w:proofErr w:type="spellEnd"/>
      <w:r w:rsidRPr="00377F14">
        <w:t xml:space="preserve"> használata. 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w:t>
      </w:r>
      <w:proofErr w:type="gramStart"/>
      <w:r w:rsidR="00033786" w:rsidRPr="00377F14">
        <w:t xml:space="preserve">Mi a RANSAC (Random </w:t>
      </w:r>
      <w:proofErr w:type="spellStart"/>
      <w:r w:rsidR="00033786" w:rsidRPr="00377F14">
        <w:t>Sample</w:t>
      </w:r>
      <w:proofErr w:type="spellEnd"/>
      <w:r w:rsidR="00033786" w:rsidRPr="00377F14">
        <w:t xml:space="preserve"> </w:t>
      </w:r>
      <w:proofErr w:type="spellStart"/>
      <w:r w:rsidR="00033786" w:rsidRPr="00377F14">
        <w:t>Consensus</w:t>
      </w:r>
      <w:proofErr w:type="spellEnd"/>
      <w:r w:rsidR="00033786" w:rsidRPr="00377F14">
        <w:t xml:space="preserve">) </w:t>
      </w:r>
      <w:proofErr w:type="spellStart"/>
      <w:r w:rsidR="00033786" w:rsidRPr="00377F14">
        <w:t>Homography</w:t>
      </w:r>
      <w:proofErr w:type="spellEnd"/>
      <w:r w:rsidR="00033786" w:rsidRPr="00377F14">
        <w:t xml:space="preserve"> </w:t>
      </w:r>
      <w:proofErr w:type="spellStart"/>
      <w:r w:rsidR="00033786" w:rsidRPr="00377F14">
        <w:t>Estimator-t</w:t>
      </w:r>
      <w:proofErr w:type="spellEnd"/>
      <w:r w:rsidR="00033786" w:rsidRPr="00377F14">
        <w:t xml:space="preserve"> használtuk a programunkban</w:t>
      </w:r>
      <w:proofErr w:type="gramEnd"/>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55"/>
    <w:p w:rsidR="00351AE7" w:rsidRPr="00377F14" w:rsidRDefault="00351AE7" w:rsidP="00351AE7">
      <w:pPr>
        <w:keepNext/>
        <w:spacing w:before="120"/>
        <w:jc w:val="center"/>
      </w:pPr>
      <w:r w:rsidRPr="00377F14">
        <w:rPr>
          <w:noProof/>
        </w:rPr>
        <w:drawing>
          <wp:inline distT="0" distB="0" distL="0" distR="0" wp14:anchorId="62B38F9D" wp14:editId="1D997765">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60" w:name="_Ref407358067"/>
    <w:p w:rsidR="00351AE7" w:rsidRPr="00377F14" w:rsidRDefault="000E75AA"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r w:rsidR="00351AE7" w:rsidRPr="00377F14">
        <w:rPr>
          <w:noProof/>
          <w:color w:val="000000" w:themeColor="text1"/>
          <w:szCs w:val="20"/>
        </w:rPr>
        <w:t>. ábra</w:t>
      </w:r>
      <w:bookmarkEnd w:id="60"/>
      <w:r w:rsidR="00351AE7" w:rsidRPr="00377F14">
        <w:rPr>
          <w:noProof/>
          <w:color w:val="000000" w:themeColor="text1"/>
          <w:szCs w:val="20"/>
        </w:rPr>
        <w:t xml:space="preserve"> – Az optikai áramlás eredménye korrekciók nélkül (balra), majd megfelelő korrigálások elvégzése után (jobbra).</w:t>
      </w:r>
    </w:p>
    <w:p w:rsidR="00B62B99" w:rsidRPr="00377F14" w:rsidRDefault="00B62B99" w:rsidP="004F7627">
      <w:pPr>
        <w:pStyle w:val="Cmsor2"/>
        <w:rPr>
          <w:rFonts w:cs="Times New Roman"/>
        </w:rPr>
      </w:pPr>
      <w:bookmarkStart w:id="61" w:name="_Toc385287732"/>
      <w:bookmarkStart w:id="62" w:name="_Toc407746427"/>
      <w:r w:rsidRPr="00377F14">
        <w:rPr>
          <w:rFonts w:cs="Times New Roman"/>
        </w:rPr>
        <w:t xml:space="preserve">Eredmények </w:t>
      </w:r>
      <w:r w:rsidR="00D13216" w:rsidRPr="00377F14">
        <w:rPr>
          <w:rFonts w:cs="Times New Roman"/>
        </w:rPr>
        <w:t>é</w:t>
      </w:r>
      <w:r w:rsidRPr="00377F14">
        <w:rPr>
          <w:rFonts w:cs="Times New Roman"/>
        </w:rPr>
        <w:t>rtékelése</w:t>
      </w:r>
      <w:bookmarkEnd w:id="61"/>
      <w:bookmarkEnd w:id="62"/>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w:t>
      </w:r>
      <w:proofErr w:type="spellStart"/>
      <w:r w:rsidR="00DE2B63" w:rsidRPr="00377F14">
        <w:t>Cumulus</w:t>
      </w:r>
      <w:proofErr w:type="spellEnd"/>
      <w:r w:rsidR="00DE2B63" w:rsidRPr="00377F14">
        <w:t xml:space="preserve"> és </w:t>
      </w:r>
      <w:proofErr w:type="spellStart"/>
      <w:r w:rsidR="00DE2B63" w:rsidRPr="00377F14">
        <w:t>Stratus</w:t>
      </w:r>
      <w:proofErr w:type="spellEnd"/>
      <w:r w:rsidR="00DE2B63" w:rsidRPr="00377F14">
        <w:t xml:space="preserve">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lastRenderedPageBreak/>
        <w:t xml:space="preserve">Az elvégzett teszteken az algoritmus változatos színű felhőkkel jól, míg </w:t>
      </w:r>
      <w:proofErr w:type="spellStart"/>
      <w:r w:rsidRPr="00377F14">
        <w:t>Stratus</w:t>
      </w:r>
      <w:proofErr w:type="spellEnd"/>
      <w:r w:rsidRPr="00377F14">
        <w:t xml:space="preserve">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 xml:space="preserve">A fent említett eredmények három képből álló sorozatokon végzett tesztek eredményei. Ezt javíthatjuk a képek számának növelésével, így a teszteket elvégeztük tíz képes sorozatokon is. Így </w:t>
      </w:r>
      <w:proofErr w:type="spellStart"/>
      <w:r w:rsidRPr="00377F14">
        <w:t>Cumulus</w:t>
      </w:r>
      <w:proofErr w:type="spellEnd"/>
      <w:r w:rsidRPr="00377F14">
        <w:t xml:space="preserve">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 xml:space="preserve">Így a megfelelő eredmények érdekében célszerű felhasználni a borultság vizsgálat eredményeit, és amennyiben </w:t>
      </w:r>
      <w:proofErr w:type="spellStart"/>
      <w:r w:rsidRPr="00377F14">
        <w:t>Stratus</w:t>
      </w:r>
      <w:proofErr w:type="spellEnd"/>
      <w:r w:rsidRPr="00377F14">
        <w:t xml:space="preserve"> típusú felhőzetünk volt, "Nem meghatározható"</w:t>
      </w:r>
      <w:proofErr w:type="spellStart"/>
      <w:r w:rsidRPr="00377F14">
        <w:t>-nak</w:t>
      </w:r>
      <w:proofErr w:type="spellEnd"/>
      <w:r w:rsidRPr="00377F14">
        <w:t xml:space="preserve"> tekinteni az irányt.</w:t>
      </w:r>
      <w:r w:rsidR="00156207" w:rsidRPr="00377F14">
        <w:t xml:space="preserve"> </w:t>
      </w:r>
      <w:r w:rsidR="00295807" w:rsidRPr="00377F14">
        <w:t>U</w:t>
      </w:r>
      <w:r w:rsidR="00156207" w:rsidRPr="00377F14">
        <w:t xml:space="preserve">gyan ezt tehetjük esőzés esetén is, mivel a </w:t>
      </w:r>
      <w:proofErr w:type="spellStart"/>
      <w:r w:rsidR="00156207" w:rsidRPr="00377F14">
        <w:t>búrán</w:t>
      </w:r>
      <w:proofErr w:type="spellEnd"/>
      <w:r w:rsidR="00156207" w:rsidRPr="00377F14">
        <w:t xml:space="preserve"> lévő esőcseppek miatt a helyes detektálás lehetetlen, ráadásul csapadékhoz a legtöbb esetben 8 </w:t>
      </w:r>
      <w:proofErr w:type="spellStart"/>
      <w:r w:rsidR="00156207" w:rsidRPr="00377F14">
        <w:t>oktás</w:t>
      </w:r>
      <w:proofErr w:type="spellEnd"/>
      <w:r w:rsidR="00156207" w:rsidRPr="00377F14">
        <w:t xml:space="preserve"> homogén felhőzet tartozik.</w:t>
      </w:r>
      <w:r w:rsidR="005A22CB" w:rsidRPr="00377F14">
        <w:t xml:space="preserve"> Ebből adódóan egy újabb témakör az esőzés detektálása, </w:t>
      </w:r>
      <w:r w:rsidR="007C2B5A" w:rsidRPr="00377F14">
        <w:t>melynek eredményével a fent leírt esetet elkerülhetjük.</w:t>
      </w:r>
    </w:p>
    <w:p w:rsidR="008F381F" w:rsidRPr="00377F14" w:rsidRDefault="008F381F" w:rsidP="008F381F"/>
    <w:p w:rsidR="00AA5240" w:rsidRPr="00377F14" w:rsidRDefault="00AA5240" w:rsidP="00AA5240">
      <w:pPr>
        <w:spacing w:after="160" w:line="259" w:lineRule="auto"/>
        <w:rPr>
          <w:rFonts w:eastAsiaTheme="majorEastAsia"/>
          <w:b/>
          <w:color w:val="000000" w:themeColor="text1"/>
        </w:rPr>
      </w:pPr>
      <w:r w:rsidRPr="00377F14">
        <w:br w:type="page"/>
      </w:r>
    </w:p>
    <w:p w:rsidR="00AC4463" w:rsidRPr="00377F14" w:rsidRDefault="00AC4463" w:rsidP="00AC4463">
      <w:pPr>
        <w:pStyle w:val="Cmsor1"/>
      </w:pPr>
      <w:bookmarkStart w:id="63" w:name="h.un879yelueqm" w:colFirst="0" w:colLast="0"/>
      <w:bookmarkStart w:id="64" w:name="_Toc385287733"/>
      <w:bookmarkStart w:id="65" w:name="_Toc369881019"/>
      <w:bookmarkStart w:id="66" w:name="_Toc407746428"/>
      <w:bookmarkEnd w:id="63"/>
      <w:r w:rsidRPr="00377F14">
        <w:rPr>
          <w:highlight w:val="white"/>
        </w:rPr>
        <w:lastRenderedPageBreak/>
        <w:t xml:space="preserve">Esőzés kezdetének </w:t>
      </w:r>
      <w:proofErr w:type="gramStart"/>
      <w:r w:rsidRPr="00377F14">
        <w:rPr>
          <w:highlight w:val="white"/>
        </w:rPr>
        <w:t>és</w:t>
      </w:r>
      <w:proofErr w:type="gramEnd"/>
      <w:r w:rsidRPr="00377F14">
        <w:rPr>
          <w:highlight w:val="white"/>
        </w:rPr>
        <w:t xml:space="preserve"> befejeződésének megállapítása</w:t>
      </w:r>
      <w:bookmarkEnd w:id="64"/>
      <w:bookmarkEnd w:id="66"/>
    </w:p>
    <w:p w:rsidR="00AC4463" w:rsidRPr="00377F14" w:rsidRDefault="00AC4463" w:rsidP="00AC4463">
      <w:pPr>
        <w:pStyle w:val="Cmsor2"/>
        <w:rPr>
          <w:rFonts w:cs="Times New Roman"/>
        </w:rPr>
      </w:pPr>
      <w:bookmarkStart w:id="67" w:name="h.1pkn6t5ruhky" w:colFirst="0" w:colLast="0"/>
      <w:bookmarkStart w:id="68" w:name="_Toc385287734"/>
      <w:bookmarkStart w:id="69" w:name="_Toc407746429"/>
      <w:bookmarkEnd w:id="67"/>
      <w:r w:rsidRPr="00377F14">
        <w:rPr>
          <w:rFonts w:cs="Times New Roman"/>
          <w:highlight w:val="white"/>
        </w:rPr>
        <w:t>Cél meghatározása</w:t>
      </w:r>
      <w:bookmarkEnd w:id="68"/>
      <w:bookmarkEnd w:id="69"/>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eszköz egy </w:t>
      </w:r>
      <w:proofErr w:type="gramStart"/>
      <w:r w:rsidRPr="00377F14">
        <w:rPr>
          <w:highlight w:val="white"/>
        </w:rPr>
        <w:t>üvegbúra alatt</w:t>
      </w:r>
      <w:proofErr w:type="gramEnd"/>
      <w:r w:rsidRPr="00377F14">
        <w:rPr>
          <w:highlight w:val="white"/>
        </w:rPr>
        <w:t xml:space="preserve">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70" w:name="h.tk88o6zev3nf" w:colFirst="0" w:colLast="0"/>
      <w:bookmarkStart w:id="71" w:name="_Toc385287735"/>
      <w:bookmarkStart w:id="72" w:name="_Toc407746430"/>
      <w:bookmarkEnd w:id="70"/>
      <w:r w:rsidRPr="00377F14">
        <w:rPr>
          <w:rFonts w:cs="Times New Roman"/>
          <w:highlight w:val="white"/>
        </w:rPr>
        <w:t>Esőcseppek fizikai jellemzői</w:t>
      </w:r>
      <w:bookmarkEnd w:id="71"/>
      <w:bookmarkEnd w:id="72"/>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w:t>
      </w:r>
      <w:proofErr w:type="gramStart"/>
      <w:r w:rsidRPr="00377F14">
        <w:rPr>
          <w:highlight w:val="white"/>
        </w:rPr>
        <w:t>rezgés számunkra</w:t>
      </w:r>
      <w:proofErr w:type="gramEnd"/>
      <w:r w:rsidRPr="00377F14">
        <w:rPr>
          <w:highlight w:val="white"/>
        </w:rPr>
        <w:t xml:space="preserve"> nem szignifikáns, ezért az esőcseppet vehetjük egy fix alakzatnak. Az, hogy ez hogyan néz ki, függ a méretétől. </w:t>
      </w:r>
      <w:proofErr w:type="gramStart"/>
      <w:r w:rsidRPr="00377F14">
        <w:rPr>
          <w:highlight w:val="white"/>
        </w:rPr>
        <w:t xml:space="preserve">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proofErr w:type="gramStart"/>
      <w:r w:rsidRPr="00377F14">
        <w:rPr>
          <w:highlight w:val="white"/>
        </w:rPr>
        <w:t>Számunkra még ennél is fontosabb jellemzők a következő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lastRenderedPageBreak/>
        <w:t>Világosabbak a háttértől, mely az égbolt fényerejének köszönhető</w:t>
      </w:r>
      <w:r w:rsidRPr="00377F14">
        <w:t xml:space="preserve"> (lásd 1</w:t>
      </w:r>
      <w:r w:rsidR="00B32731" w:rsidRPr="00377F14">
        <w:t>4</w:t>
      </w:r>
      <w:r w:rsidRPr="00377F14">
        <w:t>. ábra).</w:t>
      </w:r>
    </w:p>
    <w:p w:rsidR="00AC4463" w:rsidRPr="00377F14" w:rsidRDefault="00AC4463" w:rsidP="00AC4463">
      <w:pPr>
        <w:pStyle w:val="Listaszerbekezds"/>
        <w:numPr>
          <w:ilvl w:val="0"/>
          <w:numId w:val="5"/>
        </w:numPr>
      </w:pPr>
      <w:r w:rsidRPr="00377F14">
        <w:rPr>
          <w:highlight w:val="white"/>
        </w:rPr>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03E9201E" wp14:editId="2181D29A">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2732702" cy="1917590"/>
                    </a:xfrm>
                    <a:prstGeom prst="rect">
                      <a:avLst/>
                    </a:prstGeom>
                  </pic:spPr>
                </pic:pic>
              </a:graphicData>
            </a:graphic>
          </wp:inline>
        </w:drawing>
      </w:r>
    </w:p>
    <w:p w:rsidR="00AC4463" w:rsidRPr="00377F14" w:rsidRDefault="000E75AA" w:rsidP="00AC4463">
      <w:pPr>
        <w:pStyle w:val="Kpalrs"/>
      </w:pPr>
      <w:r>
        <w:fldChar w:fldCharType="begin"/>
      </w:r>
      <w:r>
        <w:instrText xml:space="preserve"> STYLEREF 1 \s </w:instrText>
      </w:r>
      <w:r>
        <w:fldChar w:fldCharType="separate"/>
      </w:r>
      <w:r>
        <w:rPr>
          <w:noProof/>
        </w:rPr>
        <w:t>4</w:t>
      </w:r>
      <w:r>
        <w:fldChar w:fldCharType="end"/>
      </w:r>
      <w:r>
        <w:t>.</w:t>
      </w:r>
      <w:r>
        <w:fldChar w:fldCharType="begin"/>
      </w:r>
      <w:r>
        <w:instrText xml:space="preserve"> SEQ ábra \* ARABIC \s 1 </w:instrText>
      </w:r>
      <w:r>
        <w:fldChar w:fldCharType="separate"/>
      </w:r>
      <w:r>
        <w:rPr>
          <w:noProof/>
        </w:rPr>
        <w:t>1</w:t>
      </w:r>
      <w:r>
        <w:fldChar w:fldCharType="end"/>
      </w:r>
      <w:r w:rsidR="00AC4463" w:rsidRPr="00377F14">
        <w:t>. ábra - Megfigyelhetőek az esőcseppek</w:t>
      </w:r>
      <w:r w:rsidR="00AC4463" w:rsidRPr="00377F14">
        <w:rPr>
          <w:noProof/>
        </w:rPr>
        <w:t xml:space="preserve"> jellemzői, többek között az, hogy világosabbak, mint a háttér.</w:t>
      </w:r>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73" w:name="h.woy372w68p6g" w:colFirst="0" w:colLast="0"/>
      <w:bookmarkStart w:id="74" w:name="_Toc385287736"/>
      <w:bookmarkStart w:id="75" w:name="_Toc407746431"/>
      <w:bookmarkEnd w:id="73"/>
      <w:r w:rsidRPr="00377F14">
        <w:rPr>
          <w:rFonts w:cs="Times New Roman"/>
        </w:rPr>
        <w:t xml:space="preserve">Az </w:t>
      </w:r>
      <w:bookmarkEnd w:id="74"/>
      <w:r w:rsidR="00A8745D" w:rsidRPr="00377F14">
        <w:rPr>
          <w:rFonts w:cs="Times New Roman"/>
        </w:rPr>
        <w:t>ESŐDETEKTÁLÁS LEHETŐSÉGEI</w:t>
      </w:r>
      <w:bookmarkEnd w:id="75"/>
    </w:p>
    <w:p w:rsidR="00AC4463" w:rsidRPr="00377F14" w:rsidRDefault="00AC4463" w:rsidP="00AC4463">
      <w:pPr>
        <w:pStyle w:val="Cmsor3"/>
        <w:rPr>
          <w:rFonts w:cs="Times New Roman"/>
        </w:rPr>
      </w:pPr>
      <w:bookmarkStart w:id="76" w:name="h.z33egx7lasbn" w:colFirst="0" w:colLast="0"/>
      <w:bookmarkStart w:id="77" w:name="_Toc385287737"/>
      <w:bookmarkStart w:id="78" w:name="_Toc407746432"/>
      <w:bookmarkEnd w:id="76"/>
      <w:r w:rsidRPr="00377F14">
        <w:rPr>
          <w:rFonts w:cs="Times New Roman"/>
          <w:highlight w:val="white"/>
        </w:rPr>
        <w:t>Esővonalak detektálása hisztogram vizsgálattal mozgókép sorozaton</w:t>
      </w:r>
      <w:bookmarkEnd w:id="77"/>
      <w:bookmarkEnd w:id="78"/>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377F14">
        <w:rPr>
          <w:highlight w:val="white"/>
        </w:rPr>
        <w:t>Következő feladatunk elhagyni azokat az objektumokat, melyek nem az esővonalak által generált különbséget eredményezi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 xml:space="preserve">E módszer szerint először szükségünk van két kiválasztó szabály alkalmazására, egyik a fényerősségen alapszik, a második pedig az objektumok méretén. Az egyes </w:t>
      </w:r>
      <w:r w:rsidRPr="00377F14">
        <w:rPr>
          <w:highlight w:val="white"/>
        </w:rPr>
        <w:lastRenderedPageBreak/>
        <w:t>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w:t>
      </w:r>
      <w:proofErr w:type="gramStart"/>
      <w:r w:rsidRPr="00377F14">
        <w:rPr>
          <w:highlight w:val="white"/>
        </w:rPr>
        <w:t>Továbbá a méreteiben kiugró objektumokról feltételezhetjük, hogy nem esőcseppek, hanem például egy mozgó gépjármű, vagy egy fa, amelyet a szél mozgatja</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t xml:space="preserve">ΔI = </w:t>
      </w:r>
      <w:proofErr w:type="spellStart"/>
      <w:proofErr w:type="gramStart"/>
      <w:r w:rsidRPr="00377F14">
        <w:rPr>
          <w:highlight w:val="white"/>
        </w:rPr>
        <w:t>abs</w:t>
      </w:r>
      <w:proofErr w:type="spellEnd"/>
      <w:r w:rsidRPr="00377F14">
        <w:rPr>
          <w:highlight w:val="white"/>
        </w:rPr>
        <w:t>(</w:t>
      </w:r>
      <w:proofErr w:type="gramEnd"/>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 xml:space="preserve">Végül az objektumok orientációi alapján eldöntjük, hogy melyik az, amely legjobban jellemzi az esővonalakat. </w:t>
      </w:r>
      <w:proofErr w:type="gramStart"/>
      <w:r w:rsidRPr="00377F14">
        <w:rPr>
          <w:highlight w:val="white"/>
        </w:rPr>
        <w:t>Ehhez az egyes irányokból hisztogramot számolunk, majd ez alapján biztosan megállapíthatóak a keresett vonalak (lásd 1</w:t>
      </w:r>
      <w:r w:rsidR="00B32731" w:rsidRPr="00377F14">
        <w:rPr>
          <w:highlight w:val="white"/>
        </w:rPr>
        <w:t>5</w:t>
      </w:r>
      <w:r w:rsidRPr="00377F14">
        <w:rPr>
          <w:highlight w:val="white"/>
        </w:rPr>
        <w:t>. ábra)</w:t>
      </w:r>
      <w:proofErr w:type="gramEnd"/>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0C791E2A" wp14:editId="1D86D7EC">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5756550" cy="2283067"/>
                    </a:xfrm>
                    <a:prstGeom prst="rect">
                      <a:avLst/>
                    </a:prstGeom>
                  </pic:spPr>
                </pic:pic>
              </a:graphicData>
            </a:graphic>
          </wp:inline>
        </w:drawing>
      </w:r>
    </w:p>
    <w:p w:rsidR="00AC4463" w:rsidRPr="00377F14" w:rsidRDefault="000E75AA"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r w:rsidR="00AC4463" w:rsidRPr="00377F14">
        <w:t xml:space="preserve">.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p>
    <w:p w:rsidR="00AC4463" w:rsidRPr="00377F14" w:rsidRDefault="00AC4463" w:rsidP="00AC4463">
      <w:r w:rsidRPr="00377F14">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377F14">
        <w:rPr>
          <w:highlight w:val="white"/>
        </w:rPr>
        <w:t>búrán</w:t>
      </w:r>
      <w:proofErr w:type="spellEnd"/>
      <w:r w:rsidRPr="00377F14">
        <w:rPr>
          <w:highlight w:val="white"/>
        </w:rPr>
        <w:t xml:space="preserve"> megmaradt esőcseppek.</w:t>
      </w:r>
    </w:p>
    <w:p w:rsidR="00AC4463" w:rsidRPr="00377F14" w:rsidRDefault="00AC4463" w:rsidP="00AC4463">
      <w:pPr>
        <w:pStyle w:val="Cmsor3"/>
        <w:rPr>
          <w:rFonts w:cs="Times New Roman"/>
        </w:rPr>
      </w:pPr>
      <w:bookmarkStart w:id="79" w:name="h.bi29lsnla3zl" w:colFirst="0" w:colLast="0"/>
      <w:bookmarkStart w:id="80" w:name="_Toc385287738"/>
      <w:bookmarkStart w:id="81" w:name="_Toc407746433"/>
      <w:bookmarkEnd w:id="79"/>
      <w:r w:rsidRPr="00377F14">
        <w:rPr>
          <w:rFonts w:cs="Times New Roman"/>
          <w:highlight w:val="white"/>
        </w:rPr>
        <w:t>Esőcseppek felismerése gépjármű szélvédőjén</w:t>
      </w:r>
      <w:bookmarkEnd w:id="80"/>
      <w:bookmarkEnd w:id="81"/>
    </w:p>
    <w:p w:rsidR="00AC4463" w:rsidRPr="00377F14" w:rsidRDefault="00AC4463" w:rsidP="00AC4463">
      <w:r w:rsidRPr="00377F14">
        <w:rPr>
          <w:highlight w:val="white"/>
        </w:rPr>
        <w:t xml:space="preserve">Egy másik megközelítés, ami jobban hasonlít a mi problémánkra, ha az esőcseppeket keressük az adott képeken. Mivel egy átlagos kamera, </w:t>
      </w:r>
      <w:proofErr w:type="spellStart"/>
      <w:r w:rsidRPr="00377F14">
        <w:rPr>
          <w:highlight w:val="white"/>
        </w:rPr>
        <w:t>webkamera</w:t>
      </w:r>
      <w:proofErr w:type="spellEnd"/>
      <w:r w:rsidRPr="00377F14">
        <w:rPr>
          <w:highlight w:val="white"/>
        </w:rPr>
        <w:t xml:space="preserve">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w:t>
      </w:r>
      <w:r w:rsidRPr="00377F14">
        <w:rPr>
          <w:highlight w:val="white"/>
        </w:rPr>
        <w:lastRenderedPageBreak/>
        <w:t>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377F14">
        <w:rPr>
          <w:highlight w:val="white"/>
        </w:rPr>
        <w:t>Ezeket a jellemzőket felhasználva könnyedén felismerhetőek az egyes elmosódott foltok, melyek a nem fókuszban lévő esőcseppek miatt keletkezte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drawing>
          <wp:inline distT="0" distB="0" distL="0" distR="0" wp14:anchorId="59164815" wp14:editId="46D8352E">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AC4463" w:rsidRPr="00377F14" w:rsidRDefault="000E75AA" w:rsidP="00AC4463">
      <w:pPr>
        <w:pStyle w:val="Kpalrs"/>
      </w:pPr>
      <w:r>
        <w:fldChar w:fldCharType="begin"/>
      </w:r>
      <w:r>
        <w:instrText xml:space="preserve"> STYLEREF 1 \s </w:instrText>
      </w:r>
      <w:r>
        <w:fldChar w:fldCharType="separate"/>
      </w:r>
      <w:r>
        <w:rPr>
          <w:noProof/>
        </w:rPr>
        <w:t>4</w:t>
      </w:r>
      <w:r>
        <w:fldChar w:fldCharType="end"/>
      </w:r>
      <w:r>
        <w:t>.</w:t>
      </w:r>
      <w:r>
        <w:fldChar w:fldCharType="begin"/>
      </w:r>
      <w:r>
        <w:instrText xml:space="preserve"> SEQ ábra \* ARABIC \s 1 </w:instrText>
      </w:r>
      <w:r>
        <w:fldChar w:fldCharType="separate"/>
      </w:r>
      <w:r>
        <w:rPr>
          <w:noProof/>
        </w:rPr>
        <w:t>3</w:t>
      </w:r>
      <w:r>
        <w:fldChar w:fldCharType="end"/>
      </w:r>
      <w:r w:rsidR="00AC4463" w:rsidRPr="00377F14">
        <w:t>. ábra - Esődetektálás teljes folyamata</w:t>
      </w:r>
    </w:p>
    <w:p w:rsidR="00AC4463" w:rsidRPr="00377F14" w:rsidRDefault="00AC4463" w:rsidP="00AC4463">
      <w:pPr>
        <w:pStyle w:val="Cmsor2"/>
        <w:rPr>
          <w:rFonts w:cs="Times New Roman"/>
        </w:rPr>
      </w:pPr>
      <w:bookmarkStart w:id="82" w:name="h.7q7g54gaz88" w:colFirst="0" w:colLast="0"/>
      <w:bookmarkStart w:id="83" w:name="_Toc385287739"/>
      <w:bookmarkStart w:id="84" w:name="_Toc407746434"/>
      <w:bookmarkEnd w:id="82"/>
      <w:r w:rsidRPr="00377F14">
        <w:rPr>
          <w:rFonts w:cs="Times New Roman"/>
          <w:highlight w:val="white"/>
        </w:rPr>
        <w:t>Esőcseppek detektálásának folyamata üvegbúrán</w:t>
      </w:r>
      <w:bookmarkEnd w:id="83"/>
      <w:bookmarkEnd w:id="84"/>
    </w:p>
    <w:p w:rsidR="00AC4463" w:rsidRPr="00377F14" w:rsidRDefault="00AC4463" w:rsidP="00AC4463">
      <w:pPr>
        <w:pStyle w:val="Cmsor3"/>
        <w:rPr>
          <w:rFonts w:cs="Times New Roman"/>
        </w:rPr>
      </w:pPr>
      <w:bookmarkStart w:id="85" w:name="h.ncbfv9mtshmb" w:colFirst="0" w:colLast="0"/>
      <w:bookmarkStart w:id="86" w:name="_Toc385287740"/>
      <w:bookmarkStart w:id="87" w:name="_Toc407746435"/>
      <w:bookmarkEnd w:id="85"/>
      <w:r w:rsidRPr="00377F14">
        <w:rPr>
          <w:rFonts w:cs="Times New Roman"/>
          <w:highlight w:val="white"/>
        </w:rPr>
        <w:t xml:space="preserve">Előfeldolgozás </w:t>
      </w:r>
      <w:proofErr w:type="gramStart"/>
      <w:r w:rsidRPr="00377F14">
        <w:rPr>
          <w:rFonts w:cs="Times New Roman"/>
          <w:highlight w:val="white"/>
        </w:rPr>
        <w:t>a</w:t>
      </w:r>
      <w:proofErr w:type="gramEnd"/>
      <w:r w:rsidRPr="00377F14">
        <w:rPr>
          <w:rFonts w:cs="Times New Roman"/>
          <w:highlight w:val="white"/>
        </w:rPr>
        <w:t xml:space="preserve"> jól elkülöníthető cseppek detektálásához</w:t>
      </w:r>
      <w:bookmarkEnd w:id="86"/>
      <w:bookmarkEnd w:id="87"/>
    </w:p>
    <w:p w:rsidR="00AC4463" w:rsidRPr="00377F14" w:rsidRDefault="00AC4463" w:rsidP="00AC4463">
      <w:pPr>
        <w:rPr>
          <w:highlight w:val="white"/>
        </w:rPr>
      </w:pPr>
      <w:r w:rsidRPr="00377F14">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w:t>
      </w:r>
      <w:proofErr w:type="spellStart"/>
      <w:r w:rsidRPr="00377F14">
        <w:rPr>
          <w:highlight w:val="white"/>
        </w:rPr>
        <w:t>előfeldolgozási</w:t>
      </w:r>
      <w:proofErr w:type="spellEnd"/>
      <w:r w:rsidRPr="00377F14">
        <w:rPr>
          <w:highlight w:val="white"/>
        </w:rPr>
        <w:t xml:space="preserve"> folyamaton kell átesnie, aminek eredményeképp a szegmentáció eredményesebb lesz</w:t>
      </w:r>
      <w:r w:rsidR="00B32731" w:rsidRPr="00377F14">
        <w:rPr>
          <w:highlight w:val="white"/>
        </w:rPr>
        <w:t xml:space="preserve"> (lásd 16. ábra)</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w:t>
      </w:r>
      <w:r w:rsidRPr="00377F14">
        <w:rPr>
          <w:highlight w:val="white"/>
        </w:rPr>
        <w:lastRenderedPageBreak/>
        <w:t xml:space="preserve">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377F14">
        <w:rPr>
          <w:highlight w:val="white"/>
        </w:rPr>
        <w:t>Erre alkalmas algoritmus az adaptív simítás, mely során a gradiensek mértékétől függ a simító eljárás során alkalmazott ablak mérete</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drawing>
          <wp:inline distT="0" distB="0" distL="0" distR="0" wp14:anchorId="6F7D0099" wp14:editId="298CD416">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AC4463" w:rsidRPr="00377F14" w:rsidRDefault="000E75AA"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r w:rsidR="00AC4463" w:rsidRPr="00377F14">
        <w:t xml:space="preserve">. ábra - </w:t>
      </w:r>
      <w:proofErr w:type="spellStart"/>
      <w:r w:rsidR="00AC4463" w:rsidRPr="00377F14">
        <w:t>Éldetektálással</w:t>
      </w:r>
      <w:proofErr w:type="spellEnd"/>
      <w:r w:rsidR="00AC4463" w:rsidRPr="00377F14">
        <w:t xml:space="preserve"> végzett esőcsepp detektálás </w:t>
      </w:r>
      <w:proofErr w:type="spellStart"/>
      <w:r w:rsidR="00AC4463" w:rsidRPr="00377F14">
        <w:t>előfeldolgozásának</w:t>
      </w:r>
      <w:proofErr w:type="spellEnd"/>
      <w:r w:rsidR="00AC4463" w:rsidRPr="00377F14">
        <w:t xml:space="preserve"> az eredménye.</w:t>
      </w:r>
    </w:p>
    <w:p w:rsidR="00AC4463" w:rsidRPr="00377F14" w:rsidRDefault="00AC4463" w:rsidP="00AC4463">
      <w:r w:rsidRPr="00377F14">
        <w:rPr>
          <w:highlight w:val="white"/>
        </w:rPr>
        <w:t xml:space="preserve">Nincs más hátra, mint a kiemelt éleket egy megfelelő módszerrel kiválogatni, majd erősségük szerint osztályozni őket. A </w:t>
      </w:r>
      <w:proofErr w:type="spellStart"/>
      <w:r w:rsidRPr="00377F14">
        <w:rPr>
          <w:highlight w:val="white"/>
        </w:rPr>
        <w:t>Canny-féle</w:t>
      </w:r>
      <w:proofErr w:type="spellEnd"/>
      <w:r w:rsidRPr="00377F14">
        <w:rPr>
          <w:highlight w:val="white"/>
        </w:rPr>
        <w:t xml:space="preserve"> éldetektálás megfelelőnek tűnik, paraméterektől függően képes az az esőcseppek nagy részét kiválasztani, és még ha a fizikai jellemzőknél leírt okok miatt nem is a teljes kontúrt, de nagy részét megfelelően megtalálja (lásd </w:t>
      </w:r>
      <w:r w:rsidR="00B32731" w:rsidRPr="00377F14">
        <w:rPr>
          <w:highlight w:val="white"/>
        </w:rPr>
        <w:t>17</w:t>
      </w:r>
      <w:r w:rsidRPr="00377F14">
        <w:rPr>
          <w:highlight w:val="white"/>
        </w:rPr>
        <w:t>. ábra).</w:t>
      </w:r>
    </w:p>
    <w:p w:rsidR="00AC4463" w:rsidRPr="00377F14" w:rsidRDefault="00AC4463" w:rsidP="00AC4463">
      <w:pPr>
        <w:pStyle w:val="Cmsor3"/>
        <w:rPr>
          <w:rFonts w:cs="Times New Roman"/>
        </w:rPr>
      </w:pPr>
      <w:bookmarkStart w:id="88" w:name="h.kf3w8d5fs6ty" w:colFirst="0" w:colLast="0"/>
      <w:bookmarkStart w:id="89" w:name="_Toc385287741"/>
      <w:bookmarkStart w:id="90" w:name="_Toc407746436"/>
      <w:bookmarkEnd w:id="88"/>
      <w:r w:rsidRPr="00377F14">
        <w:rPr>
          <w:rFonts w:cs="Times New Roman"/>
          <w:highlight w:val="white"/>
        </w:rPr>
        <w:t xml:space="preserve">Előfeldolgozás </w:t>
      </w:r>
      <w:bookmarkEnd w:id="89"/>
      <w:r w:rsidRPr="00377F14">
        <w:rPr>
          <w:rFonts w:cs="Times New Roman"/>
        </w:rPr>
        <w:t>morfológiai műveletek alkalmazásával</w:t>
      </w:r>
      <w:bookmarkEnd w:id="90"/>
    </w:p>
    <w:p w:rsidR="00AC4463" w:rsidRPr="00377F14" w:rsidRDefault="00AC4463" w:rsidP="00AC4463">
      <w:r w:rsidRPr="00377F14">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w:t>
      </w:r>
      <w:proofErr w:type="spellStart"/>
      <w:r w:rsidRPr="00377F14">
        <w:rPr>
          <w:highlight w:val="white"/>
        </w:rPr>
        <w:t>előfeldolgozási</w:t>
      </w:r>
      <w:proofErr w:type="spellEnd"/>
      <w:r w:rsidRPr="00377F14">
        <w:rPr>
          <w:highlight w:val="white"/>
        </w:rPr>
        <w:t xml:space="preserve">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w:t>
      </w:r>
      <w:proofErr w:type="gramStart"/>
      <w:r w:rsidRPr="00377F14">
        <w:t>Tapasztalataink szerint az adaptív simítás</w:t>
      </w:r>
      <w:proofErr w:type="gramEnd"/>
      <w:r w:rsidRPr="00377F14">
        <w:t xml:space="preserve">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w:t>
      </w:r>
      <w:r w:rsidRPr="00377F14">
        <w:lastRenderedPageBreak/>
        <w:t xml:space="preserve">elkülönülnek egymástól. Majd egy morfológiai szűréssel, ahol az erodált kép lesz a maszk, állítsuk helyre a simított képet. </w:t>
      </w:r>
      <w:proofErr w:type="gramStart"/>
      <w:r w:rsidRPr="00377F14">
        <w:t xml:space="preserve">Ismételjük meg ezt a folyamatot ám ezúttal az invertált szűrt képen (lásd </w:t>
      </w:r>
      <w:r w:rsidR="00B32731" w:rsidRPr="00377F14">
        <w:t>18</w:t>
      </w:r>
      <w:r w:rsidRPr="00377F14">
        <w:t>. ábra)</w:t>
      </w:r>
      <w:proofErr w:type="gramEnd"/>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91" w:name="h.ga36gfdvy0qj" w:colFirst="0" w:colLast="0"/>
      <w:bookmarkStart w:id="92" w:name="_Toc385287742"/>
      <w:bookmarkStart w:id="93" w:name="_Toc407746437"/>
      <w:bookmarkEnd w:id="91"/>
      <w:r w:rsidRPr="00377F14">
        <w:rPr>
          <w:rFonts w:cs="Times New Roman"/>
          <w:highlight w:val="white"/>
        </w:rPr>
        <w:t>Esőcseppek felismerése hibrid szegmentáló algoritmussal</w:t>
      </w:r>
      <w:bookmarkEnd w:id="92"/>
      <w:bookmarkEnd w:id="93"/>
    </w:p>
    <w:p w:rsidR="00AC4463" w:rsidRPr="00377F14" w:rsidRDefault="00AC4463" w:rsidP="00AC4463">
      <w:r w:rsidRPr="00377F14">
        <w:rPr>
          <w:highlight w:val="white"/>
        </w:rPr>
        <w:t xml:space="preserve">A </w:t>
      </w:r>
      <w:proofErr w:type="gramStart"/>
      <w:r w:rsidRPr="00377F14">
        <w:rPr>
          <w:highlight w:val="white"/>
        </w:rPr>
        <w:t>folyamat következő</w:t>
      </w:r>
      <w:proofErr w:type="gramEnd"/>
      <w:r w:rsidRPr="00377F14">
        <w:rPr>
          <w:highlight w:val="white"/>
        </w:rPr>
        <w:t xml:space="preserve">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1AB1160E" wp14:editId="16A7C432">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AC4463" w:rsidRPr="00377F14" w:rsidRDefault="000E75AA" w:rsidP="00AC4463">
      <w:pPr>
        <w:pStyle w:val="Kpalrs"/>
      </w:pPr>
      <w:r>
        <w:fldChar w:fldCharType="begin"/>
      </w:r>
      <w:r>
        <w:instrText xml:space="preserve"> STYLEREF 1 \s </w:instrText>
      </w:r>
      <w:r>
        <w:fldChar w:fldCharType="separate"/>
      </w:r>
      <w:r>
        <w:rPr>
          <w:noProof/>
        </w:rPr>
        <w:t>4</w:t>
      </w:r>
      <w:r>
        <w:fldChar w:fldCharType="end"/>
      </w:r>
      <w:r>
        <w:t>.</w:t>
      </w:r>
      <w:r>
        <w:fldChar w:fldCharType="begin"/>
      </w:r>
      <w:r>
        <w:instrText xml:space="preserve"> SEQ ábra \* ARABIC \s 1 </w:instrText>
      </w:r>
      <w:r>
        <w:fldChar w:fldCharType="separate"/>
      </w:r>
      <w:r>
        <w:rPr>
          <w:noProof/>
        </w:rPr>
        <w:t>5</w:t>
      </w:r>
      <w:r>
        <w:fldChar w:fldCharType="end"/>
      </w:r>
      <w:r w:rsidR="00AC4463" w:rsidRPr="00377F14">
        <w:t xml:space="preserve">. ábra - Morfológiai műveletekkel végzett esőcsepp detektálás </w:t>
      </w:r>
      <w:proofErr w:type="spellStart"/>
      <w:r w:rsidR="00AC4463" w:rsidRPr="00377F14">
        <w:t>előfeldolgozásának</w:t>
      </w:r>
      <w:proofErr w:type="spellEnd"/>
      <w:r w:rsidR="00AC4463" w:rsidRPr="00377F14">
        <w:t xml:space="preserve"> az eredménye. Balra az eredeti kép, jobbra az eredmény.</w:t>
      </w:r>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 xml:space="preserve">Az első és második képen is </w:t>
      </w:r>
      <w:proofErr w:type="spellStart"/>
      <w:r w:rsidRPr="00377F14">
        <w:rPr>
          <w:highlight w:val="white"/>
        </w:rPr>
        <w:t>blob-detektálást</w:t>
      </w:r>
      <w:proofErr w:type="spellEnd"/>
      <w:r w:rsidRPr="00377F14">
        <w:rPr>
          <w:highlight w:val="white"/>
        </w:rPr>
        <w:t xml:space="preserve">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lastRenderedPageBreak/>
        <w:t xml:space="preserve">Tapasztalataink szerint, ha bármely két téglalapot legalább 40%-ban fed egy másik téglalap, akkor ezek a későbbiekben már egy objektumnak tekinthetők, további számítások során pedig azzal a legkisebb téglalappal dolgozunk, amelybe belefér a másik kettő (lásd </w:t>
      </w:r>
      <w:r w:rsidR="00B32731" w:rsidRPr="00377F14">
        <w:rPr>
          <w:highlight w:val="white"/>
        </w:rPr>
        <w:t>19</w:t>
      </w:r>
      <w:r w:rsidRPr="00377F14">
        <w:rPr>
          <w:highlight w:val="white"/>
        </w:rPr>
        <w:t>. ábra). A további pontosítás érdekében a szűrés előtt hasznosnak találtuk minden egyes téglalap méretét 150%-kal megnövelni úgy, hogy középpontjuk 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Pr="00377F14">
        <w:t>éldetektálós</w:t>
      </w:r>
      <w:proofErr w:type="spellEnd"/>
      <w:r w:rsidRPr="00377F14">
        <w:t xml:space="preserve">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94" w:name="h.nfx6xlazlqp" w:colFirst="0" w:colLast="0"/>
      <w:bookmarkStart w:id="95" w:name="_Toc385287743"/>
      <w:bookmarkStart w:id="96" w:name="_Toc407746438"/>
      <w:bookmarkEnd w:id="94"/>
      <w:r w:rsidRPr="00377F14">
        <w:rPr>
          <w:rFonts w:cs="Times New Roman"/>
          <w:highlight w:val="white"/>
        </w:rPr>
        <w:t xml:space="preserve">Kezdeti </w:t>
      </w:r>
      <w:proofErr w:type="gramStart"/>
      <w:r w:rsidRPr="00377F14">
        <w:rPr>
          <w:rFonts w:cs="Times New Roman"/>
          <w:highlight w:val="white"/>
        </w:rPr>
        <w:t>és</w:t>
      </w:r>
      <w:proofErr w:type="gramEnd"/>
      <w:r w:rsidRPr="00377F14">
        <w:rPr>
          <w:rFonts w:cs="Times New Roman"/>
          <w:highlight w:val="white"/>
        </w:rPr>
        <w:t xml:space="preserve"> befejeződési időpont becslése</w:t>
      </w:r>
      <w:bookmarkEnd w:id="95"/>
      <w:bookmarkEnd w:id="96"/>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3D1E72FA" wp14:editId="542DBF3B">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1013548" cy="487722"/>
                    </a:xfrm>
                    <a:prstGeom prst="rect">
                      <a:avLst/>
                    </a:prstGeom>
                  </pic:spPr>
                </pic:pic>
              </a:graphicData>
            </a:graphic>
          </wp:inline>
        </w:drawing>
      </w:r>
    </w:p>
    <w:p w:rsidR="00B32731" w:rsidRPr="00377F14" w:rsidRDefault="000E75AA"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r w:rsidR="00B32731" w:rsidRPr="00377F14">
        <w:t xml:space="preserve">. ábra - </w:t>
      </w:r>
      <w:r w:rsidR="00B32731" w:rsidRPr="00377F14">
        <w:rPr>
          <w:rFonts w:eastAsiaTheme="minorHAnsi"/>
          <w:lang w:eastAsia="en-US"/>
        </w:rPr>
        <w:t xml:space="preserve">A szegmentálás </w:t>
      </w:r>
      <w:proofErr w:type="gramStart"/>
      <w:r w:rsidR="00B32731" w:rsidRPr="00377F14">
        <w:rPr>
          <w:rFonts w:eastAsiaTheme="minorHAnsi"/>
          <w:lang w:eastAsia="en-US"/>
        </w:rPr>
        <w:t>során</w:t>
      </w:r>
      <w:proofErr w:type="gramEnd"/>
      <w:r w:rsidR="00B32731" w:rsidRPr="00377F14">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p>
    <w:p w:rsidR="00AC4463" w:rsidRPr="00377F14" w:rsidRDefault="00AC4463" w:rsidP="00AC4463">
      <w:r w:rsidRPr="00377F14">
        <w:rPr>
          <w:highlight w:val="white"/>
        </w:rPr>
        <w:t xml:space="preserve">Számunkra elegendő információt ad az, ha tudjuk, hogy az előző képhez képest arányaiban több, vagy kevesebb csepp van. Ha azt tapasztaljuk, hogy több csepp van, mint az időben korábbi képen, akkor feltételezhetjük, hogy </w:t>
      </w:r>
      <w:proofErr w:type="gramStart"/>
      <w:r w:rsidRPr="00377F14">
        <w:rPr>
          <w:highlight w:val="white"/>
        </w:rPr>
        <w:t>azóta</w:t>
      </w:r>
      <w:proofErr w:type="gramEnd"/>
      <w:r w:rsidRPr="00377F14">
        <w:rPr>
          <w:highlight w:val="white"/>
        </w:rPr>
        <w:t xml:space="preserve"> esett eső. Ha a cseppek </w:t>
      </w:r>
      <w:r w:rsidRPr="00377F14">
        <w:rPr>
          <w:highlight w:val="white"/>
        </w:rPr>
        <w:lastRenderedPageBreak/>
        <w:t>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97" w:name="_Toc407746439"/>
      <w:r w:rsidRPr="00377F14">
        <w:rPr>
          <w:rFonts w:cs="Times New Roman"/>
        </w:rPr>
        <w:t>Elért eredmények</w:t>
      </w:r>
      <w:bookmarkEnd w:id="97"/>
    </w:p>
    <w:p w:rsidR="00AC4463" w:rsidRPr="00377F14" w:rsidRDefault="00AC4463" w:rsidP="00AC4463">
      <w:r w:rsidRPr="00377F14">
        <w:t xml:space="preserve">Az OMSZ számunkra biztosított képgyűjteményben 4 olyan képsorozat található, amelyeken van értelme esődetektálást tesztelni (lásd </w:t>
      </w:r>
      <w:r w:rsidR="00B32731" w:rsidRPr="00377F14">
        <w:t>20</w:t>
      </w:r>
      <w:r w:rsidRPr="00377F14">
        <w:t>. ábra). Egy-egy sorozat a 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 xml:space="preserve">Az esőcseppek detektálásának a tesztelésére az volt az egyedüli lehetőségünk, hogy mi magunk kézzel jelöltük be a cseppeket, amelyeket a rendszernek fel kellene ismerni. Egy ilyen eredmény kiértékelést láthatunk a </w:t>
      </w:r>
      <w:r w:rsidR="00B32731" w:rsidRPr="00377F14">
        <w:t>21</w:t>
      </w:r>
      <w:r w:rsidRPr="00377F14">
        <w:t xml:space="preserve">. ábrán.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7A0E0F2D" wp14:editId="08691BE6">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B32731" w:rsidRPr="00377F14" w:rsidRDefault="000E75AA"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r w:rsidR="00B32731" w:rsidRPr="00377F14">
        <w:rPr>
          <w:i/>
          <w:iCs/>
          <w:sz w:val="20"/>
          <w:szCs w:val="18"/>
        </w:rPr>
        <w:t>. ábra – Algoritmusunk tesztelése különböző helyszíneken. Sorrendben balról jobbra, fentről lefelé: Kékestető, Siófok, Kab-hegy, ismeretlen helyszínen fölfelé néző kamera.</w:t>
      </w:r>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lastRenderedPageBreak/>
        <w:drawing>
          <wp:inline distT="0" distB="0" distL="0" distR="0" wp14:anchorId="4360056B" wp14:editId="55BCC2EB">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rsidR="00B32731" w:rsidRPr="00377F14" w:rsidRDefault="000E75AA"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r w:rsidR="00B32731" w:rsidRPr="00377F14">
        <w:t>. ábra – Esőcseppek detektálásának a kiértékelése. Zöld négyzetek az elvárt eredményeket jelölik, a sárgák pedig az algoritmus eredményeit. Ez utóbbiakból pirossal lettek jelölve azok a területek, amelyeket a rendszer rosszul ismert fel.</w:t>
      </w:r>
      <w:r w:rsidR="00B32731" w:rsidRPr="00377F14">
        <w:rPr>
          <w:color w:val="000000"/>
          <w:szCs w:val="22"/>
        </w:rPr>
        <w:t xml:space="preserve"> </w:t>
      </w:r>
    </w:p>
    <w:p w:rsidR="00B32731" w:rsidRPr="00377F14" w:rsidRDefault="00AC4463" w:rsidP="00B32731">
      <w:r w:rsidRPr="00377F14">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rsidRPr="00377F14">
        <w:t>kab-hegyi</w:t>
      </w:r>
      <w:proofErr w:type="spellEnd"/>
      <w:r w:rsidRPr="00377F14">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98" w:name="_Toc407746440"/>
      <w:r w:rsidRPr="00377F14">
        <w:rPr>
          <w:color w:val="000000" w:themeColor="text1"/>
        </w:rPr>
        <w:lastRenderedPageBreak/>
        <w:t>Rendszerterv</w:t>
      </w:r>
      <w:bookmarkEnd w:id="98"/>
    </w:p>
    <w:p w:rsidR="000926DB" w:rsidRPr="00377F14" w:rsidRDefault="00EC4373" w:rsidP="00B32731">
      <w:r w:rsidRPr="00377F14">
        <w:t>Projektünk</w:t>
      </w:r>
      <w:r w:rsidR="00BF76AF" w:rsidRPr="00377F14">
        <w:t xml:space="preserve"> </w:t>
      </w:r>
      <w:r w:rsidRPr="00377F14">
        <w:t xml:space="preserve">fejlesztése Visual </w:t>
      </w:r>
      <w:proofErr w:type="spellStart"/>
      <w:r w:rsidRPr="00377F14">
        <w:t>Studio</w:t>
      </w:r>
      <w:proofErr w:type="spellEnd"/>
      <w:r w:rsidRPr="00377F14">
        <w:t xml:space="preserve"> 2013 fejlesztőkörnyezetben C# nyelven zajlott, </w:t>
      </w:r>
      <w:proofErr w:type="gramStart"/>
      <w:r w:rsidRPr="00377F14">
        <w:t>a .NET</w:t>
      </w:r>
      <w:proofErr w:type="gramEnd"/>
      <w:r w:rsidRPr="00377F14">
        <w:t xml:space="preserve"> keretrendszert felhasználva.</w:t>
      </w:r>
      <w:r w:rsidR="00E35FF1" w:rsidRPr="00377F14">
        <w:t xml:space="preserve"> Mivel az alkalmazás felületén nem volt semmilyen speciális elvárás, a Windows </w:t>
      </w:r>
      <w:proofErr w:type="spellStart"/>
      <w:r w:rsidR="00E35FF1" w:rsidRPr="00377F14">
        <w:t>Forms</w:t>
      </w:r>
      <w:proofErr w:type="spellEnd"/>
      <w:r w:rsidR="00E35FF1" w:rsidRPr="00377F14">
        <w:t xml:space="preserve"> sémát választot</w:t>
      </w:r>
      <w:r w:rsidR="00154D1E">
        <w:t>tuk projektünk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 xml:space="preserve">nem mi készítettünk el, hanem külső könyvtárakat használtunk. Ilyenek az </w:t>
      </w:r>
      <w:proofErr w:type="spellStart"/>
      <w:r w:rsidR="00BB2FD5" w:rsidRPr="00377F14">
        <w:t>AForge</w:t>
      </w:r>
      <w:proofErr w:type="spellEnd"/>
      <w:r w:rsidR="00BB2FD5" w:rsidRPr="00377F14">
        <w:t xml:space="preserve"> és az Accord</w:t>
      </w:r>
      <w:proofErr w:type="gramStart"/>
      <w:r w:rsidR="00BB2FD5" w:rsidRPr="00377F14">
        <w:t>.NET</w:t>
      </w:r>
      <w:proofErr w:type="gramEnd"/>
      <w:r w:rsidR="00BB2FD5" w:rsidRPr="00377F14">
        <w:t xml:space="preserve">, melyeket a Visual </w:t>
      </w:r>
      <w:proofErr w:type="spellStart"/>
      <w:r w:rsidR="00BB2FD5" w:rsidRPr="00377F14">
        <w:t>Studio-ba</w:t>
      </w:r>
      <w:proofErr w:type="spellEnd"/>
      <w:r w:rsidR="00BB2FD5" w:rsidRPr="00377F14">
        <w:t xml:space="preserve"> beépített </w:t>
      </w:r>
      <w:proofErr w:type="spellStart"/>
      <w:r w:rsidR="00BB2FD5" w:rsidRPr="00377F14">
        <w:t>NuGet</w:t>
      </w:r>
      <w:proofErr w:type="spellEnd"/>
      <w:r w:rsidR="00D6683E" w:rsidRPr="00377F14">
        <w:t xml:space="preserve"> </w:t>
      </w:r>
      <w:proofErr w:type="spellStart"/>
      <w:r w:rsidR="00D6683E" w:rsidRPr="00377F14">
        <w:t>Package</w:t>
      </w:r>
      <w:proofErr w:type="spellEnd"/>
      <w:r w:rsidR="00D6683E" w:rsidRPr="00377F14">
        <w:t xml:space="preserve"> </w:t>
      </w:r>
      <w:proofErr w:type="spellStart"/>
      <w:r w:rsidR="00D6683E" w:rsidRPr="00377F14">
        <w:t>Manager-rel</w:t>
      </w:r>
      <w:proofErr w:type="spellEnd"/>
      <w:r w:rsidR="00D6683E" w:rsidRPr="00377F14">
        <w:t xml:space="preserve"> telepítettünk, ami lehetővé teszi ezek egyszerű letöltését és frissítését</w:t>
      </w:r>
      <w:r w:rsidR="00BB2FD5" w:rsidRPr="00377F14">
        <w:t>.</w:t>
      </w:r>
      <w:r w:rsidR="007034F8" w:rsidRPr="00377F14">
        <w:t xml:space="preserve"> Hogy a rendszer fejlődését könnyen nyomon követhessük, könnyen megoszthassuk azt, és a különböző modulokon a többi rész befolyásolása nélkül dolgozhassunk, így a tárolásra </w:t>
      </w:r>
      <w:proofErr w:type="spellStart"/>
      <w:r w:rsidR="007034F8" w:rsidRPr="00377F14">
        <w:t>Git-et</w:t>
      </w:r>
      <w:proofErr w:type="spellEnd"/>
      <w:r w:rsidR="007034F8" w:rsidRPr="00377F14">
        <w:t xml:space="preserve">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99" w:name="_Toc407746441"/>
      <w:r w:rsidRPr="00377F14">
        <w:rPr>
          <w:rFonts w:cs="Times New Roman"/>
        </w:rPr>
        <w:t>A rendszer moduljai</w:t>
      </w:r>
      <w:bookmarkEnd w:id="99"/>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proofErr w:type="spellStart"/>
      <w:r w:rsidRPr="00377F14">
        <w:t>almodulok</w:t>
      </w:r>
      <w:proofErr w:type="spellEnd"/>
    </w:p>
    <w:p w:rsidR="00C91438" w:rsidRPr="00377F14"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51DA7" w:rsidRPr="00377F14">
        <w:t xml:space="preserve"> Hogy az </w:t>
      </w:r>
      <w:proofErr w:type="spellStart"/>
      <w:r w:rsidR="00851DA7" w:rsidRPr="00377F14">
        <w:t>almoduljainkat</w:t>
      </w:r>
      <w:proofErr w:type="spellEnd"/>
      <w:r w:rsidR="00851DA7" w:rsidRPr="00377F14">
        <w:t xml:space="preserve"> dinamikusan változtathassuk, és egyszerűen bővíthessük a programunkat, egy köztes réteget is létrehoztunk, ami megteremti a kapcsolatot a főmodul és </w:t>
      </w:r>
      <w:proofErr w:type="spellStart"/>
      <w:r w:rsidR="00851DA7" w:rsidRPr="00377F14">
        <w:t>almodulok</w:t>
      </w:r>
      <w:proofErr w:type="spellEnd"/>
      <w:r w:rsidR="00851DA7" w:rsidRPr="00377F14">
        <w:t xml:space="preserve"> között. Ez az interfész modul, aminek betartásával a főmodul az almod</w:t>
      </w:r>
      <w:r w:rsidR="00B647A5" w:rsidRPr="00377F14">
        <w:t>ul pontos ismerete nélkül is ké</w:t>
      </w:r>
      <w:r w:rsidR="00851DA7" w:rsidRPr="00377F14">
        <w:t>pes információt fogadni.</w:t>
      </w:r>
      <w:r w:rsidR="00E62679" w:rsidRPr="00377F14">
        <w:t xml:space="preserve"> </w:t>
      </w:r>
      <w:proofErr w:type="spellStart"/>
      <w:r w:rsidR="00E62679" w:rsidRPr="00377F14">
        <w:t>Almoduljaink</w:t>
      </w:r>
      <w:proofErr w:type="spellEnd"/>
      <w:r w:rsidR="00E62679" w:rsidRPr="00377F14">
        <w:t xml:space="preserve"> jelenleg a felhők mozgásának, típusának, valamint 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00" w:name="_Toc407746442"/>
      <w:r w:rsidRPr="00377F14">
        <w:rPr>
          <w:rFonts w:cs="Times New Roman"/>
        </w:rPr>
        <w:t>Fő modul</w:t>
      </w:r>
      <w:bookmarkEnd w:id="100"/>
    </w:p>
    <w:p w:rsidR="00E66704" w:rsidRPr="00377F14" w:rsidRDefault="00C91438" w:rsidP="00C91438">
      <w:r w:rsidRPr="00377F14">
        <w:t xml:space="preserve">Az alkalmazás legfelső rétegének feladata az </w:t>
      </w:r>
      <w:proofErr w:type="spellStart"/>
      <w:r w:rsidRPr="00377F14">
        <w:t>almodulok</w:t>
      </w:r>
      <w:proofErr w:type="spellEnd"/>
      <w:r w:rsidRPr="00377F14">
        <w:t xml:space="preserve"> által kiszámított adatokkal való műveletvégzés, valamint a felhasználói felület vezérlése. Az információ </w:t>
      </w:r>
      <w:r w:rsidRPr="00377F14">
        <w:lastRenderedPageBreak/>
        <w:t>interfészeken keresztül érk</w:t>
      </w:r>
      <w:r w:rsidR="008321D0" w:rsidRPr="00377F14">
        <w:t xml:space="preserve">ezik, így a főmodul </w:t>
      </w:r>
      <w:proofErr w:type="gramStart"/>
      <w:r w:rsidR="008321D0" w:rsidRPr="00377F14">
        <w:t>anélkül</w:t>
      </w:r>
      <w:proofErr w:type="gramEnd"/>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01" w:name="_Toc407746443"/>
      <w:r w:rsidRPr="00377F14">
        <w:rPr>
          <w:rFonts w:cs="Times New Roman"/>
        </w:rPr>
        <w:t>Felhasználói felület</w:t>
      </w:r>
      <w:bookmarkEnd w:id="101"/>
    </w:p>
    <w:p w:rsidR="00E66704" w:rsidRDefault="00E66704" w:rsidP="00C91438">
      <w:r w:rsidRPr="00377F14">
        <w:t xml:space="preserve">Jelenleg az adatok táblázatban való megjelenítésére van lehetőség. Az elsődleges ablak vertikálisan két részre van osztva. </w:t>
      </w:r>
      <w:r w:rsidR="00E42BDB" w:rsidRPr="00377F14">
        <w:t>Baloldalon</w:t>
      </w:r>
      <w:r w:rsidRPr="00377F14">
        <w:t xml:space="preserve"> a végrehajtás folyamatáról kaphatunk visszajelzést, míg jobb oldalon a végeredmények lettek megjelenítve </w:t>
      </w:r>
      <w:proofErr w:type="spellStart"/>
      <w:r w:rsidRPr="00377F14">
        <w:t>DataGrid</w:t>
      </w:r>
      <w:proofErr w:type="spellEnd"/>
      <w:r w:rsidRPr="00377F14">
        <w:t xml:space="preserve"> elem segítségével. Ilyen módon habár képekkel nem illusztráljuk a program működését, folyamatos tájékoztatást kaphatunk arról, hogy a program fut és működik.</w:t>
      </w:r>
    </w:p>
    <w:p w:rsidR="00EB2F28" w:rsidRDefault="00A56680" w:rsidP="00A56680">
      <w:pPr>
        <w:keepNext/>
        <w:jc w:val="center"/>
      </w:pPr>
      <w:r>
        <w:rPr>
          <w:noProof/>
        </w:rPr>
        <w:drawing>
          <wp:inline distT="0" distB="0" distL="0" distR="0" wp14:anchorId="0026ACA9" wp14:editId="08E4EDE6">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03850" cy="2880023"/>
                    </a:xfrm>
                    <a:prstGeom prst="rect">
                      <a:avLst/>
                    </a:prstGeom>
                  </pic:spPr>
                </pic:pic>
              </a:graphicData>
            </a:graphic>
          </wp:inline>
        </w:drawing>
      </w:r>
    </w:p>
    <w:p w:rsidR="00EB2F28" w:rsidRPr="00377F14" w:rsidRDefault="000E75AA" w:rsidP="00EB2F28">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1</w:t>
      </w:r>
      <w:r>
        <w:fldChar w:fldCharType="end"/>
      </w:r>
      <w:r w:rsidR="00EB2F28">
        <w:t>. ábra – Egyszerű detektálás eredménye vertikális helyzetű képek alapján. Balra a részeredmények, míg jobbra a végeredmények láthatók.</w:t>
      </w:r>
    </w:p>
    <w:p w:rsidR="00FE048F" w:rsidRPr="00377F14" w:rsidRDefault="00E66704" w:rsidP="00C91438">
      <w:r w:rsidRPr="00377F14">
        <w:t>Az ablak tetején egy menü sáv található, amiben a képek betöltését, beállítások megnyitását kezelhetjük.</w:t>
      </w:r>
      <w:r w:rsidR="009716BE" w:rsidRPr="00377F14">
        <w:t xml:space="preserve"> Hogy a valós körülményeket egyszerű képek betöltésével is minél jobban szimulálni tudjuk, megnyitáskor két képet kell kiválasztanunk. Az első a horizontális helyzetű kamerából származó kép, ami az esőcseppek detektálásához szükséges, a második pedig a függőlegesen felfelé néző gépből származik, ami a felhőzet figyeléséhez elengedhetetlen.</w:t>
      </w:r>
      <w:r w:rsidR="00515EA3" w:rsidRPr="00377F14">
        <w:t xml:space="preserve"> Miután mindkettőt kiválasztottuk, a feldolgozás automatikusan elkezdődik, minden rendelkezésre álló almodul lefut a számára kij</w:t>
      </w:r>
      <w:r w:rsidR="00EE5EBD" w:rsidRPr="00377F14">
        <w:t xml:space="preserve">elölt képen, majd a végeredmény kiírásra kerül a táblázatban. Mivel az eredmények egy helyre érkeznek be, így lehetőség van arra is, hogy az egyes </w:t>
      </w:r>
      <w:proofErr w:type="spellStart"/>
      <w:r w:rsidR="00EE5EBD" w:rsidRPr="00377F14">
        <w:t>almodulok</w:t>
      </w:r>
      <w:proofErr w:type="spellEnd"/>
      <w:r w:rsidR="00EE5EBD" w:rsidRPr="00377F14">
        <w:t xml:space="preserve"> felhasználják a már meglévő, máshonnan származó eredményeket.</w:t>
      </w:r>
    </w:p>
    <w:p w:rsidR="00025165" w:rsidRPr="00377F14" w:rsidRDefault="00FE048F" w:rsidP="00C91438">
      <w:r w:rsidRPr="00377F14">
        <w:lastRenderedPageBreak/>
        <w:t>A beállítások menüpontból kiválasztott elemek mind külön ablakban nyílnak meg. Új folyamatot nem lehet indítani, amíg a konfigurálást be nem fejeztük, az ablakot be kell zárni.</w:t>
      </w:r>
      <w:r w:rsidR="005C6DBE" w:rsidRPr="00377F14">
        <w:t xml:space="preserve"> Ezt az új információk mentésével, illetve azok elvetésével is megtehetjük.</w:t>
      </w:r>
      <w:r w:rsidR="00C91438" w:rsidRPr="00377F14">
        <w:t xml:space="preserve"> </w:t>
      </w:r>
      <w:r w:rsidR="00025165" w:rsidRPr="00377F14">
        <w:tab/>
      </w:r>
    </w:p>
    <w:p w:rsidR="00B32731" w:rsidRPr="00377F14" w:rsidRDefault="000926DB" w:rsidP="000926DB">
      <w:pPr>
        <w:pStyle w:val="Cmsor2"/>
        <w:rPr>
          <w:rFonts w:cs="Times New Roman"/>
        </w:rPr>
      </w:pPr>
      <w:bookmarkStart w:id="102" w:name="_Toc407746444"/>
      <w:r w:rsidRPr="00377F14">
        <w:rPr>
          <w:rFonts w:cs="Times New Roman"/>
        </w:rPr>
        <w:t>Interfészek</w:t>
      </w:r>
      <w:bookmarkEnd w:id="102"/>
      <w:r w:rsidR="00EC4373" w:rsidRPr="00377F14">
        <w:rPr>
          <w:rFonts w:cs="Times New Roman"/>
        </w:rPr>
        <w:t xml:space="preserve"> </w:t>
      </w:r>
    </w:p>
    <w:p w:rsidR="003D5905" w:rsidRPr="00377F14" w:rsidRDefault="0064188B" w:rsidP="003D5905">
      <w:r w:rsidRPr="00377F14">
        <w:t xml:space="preserve">A program általános esetben az észlelőktől távol, egy speciális </w:t>
      </w:r>
      <w:proofErr w:type="spellStart"/>
      <w:r w:rsidRPr="00377F14">
        <w:t>router-re</w:t>
      </w:r>
      <w:proofErr w:type="spellEnd"/>
      <w:r w:rsidRPr="00377F14">
        <w:t xml:space="preserv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tása kötelező, egyesek betartása csak a helyes megvalósítást segíti.</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103" w:name="_Toc407746445"/>
      <w:r w:rsidRPr="00377F14">
        <w:rPr>
          <w:rFonts w:cs="Times New Roman"/>
        </w:rPr>
        <w:t>Image Process Service interfész</w:t>
      </w:r>
      <w:bookmarkEnd w:id="103"/>
    </w:p>
    <w:p w:rsidR="0090596C" w:rsidRDefault="00FA3A34" w:rsidP="0090596C">
      <w:r w:rsidRPr="00377F14">
        <w:t xml:space="preserve">A kapcsolat a fő modul, és az </w:t>
      </w:r>
      <w:proofErr w:type="spellStart"/>
      <w:r w:rsidRPr="00377F14">
        <w:t>almodulok</w:t>
      </w:r>
      <w:proofErr w:type="spellEnd"/>
      <w:r w:rsidRPr="00377F14">
        <w:t xml:space="preserve"> között ennek megfelelően zajlik</w:t>
      </w:r>
      <w:r w:rsidR="00594BD6" w:rsidRPr="00377F14">
        <w:t>, alkalmazása minden esetben kötelező</w:t>
      </w:r>
      <w:r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927E10" w:rsidRPr="00377F14">
        <w:t>.</w:t>
      </w:r>
      <w:r w:rsidR="00100365" w:rsidRPr="00377F14">
        <w:t xml:space="preserve"> </w:t>
      </w:r>
      <w:r w:rsidR="005B0B22" w:rsidRPr="00377F14">
        <w:t>Azonban a teljes feldolgozás hosszú időt vehet igénybe, és így a felhasználó semmilyen visszajelzést nem kap annak állapotáról. Ennek kiküszöbölésére az interfész még egy eseményt i</w:t>
      </w:r>
      <w:r w:rsidR="006F15A6" w:rsidRPr="00377F14">
        <w:t>s definiál, amiből a küldő osztály, és egy szöveg nyerhető ki.</w:t>
      </w:r>
      <w:r w:rsidR="00B84068" w:rsidRPr="00377F14">
        <w:t xml:space="preserve"> Ez az esemény akkor lesz meghívva az </w:t>
      </w:r>
      <w:proofErr w:type="spellStart"/>
      <w:r w:rsidR="00B84068" w:rsidRPr="00377F14">
        <w:t>almodulokban</w:t>
      </w:r>
      <w:proofErr w:type="spellEnd"/>
      <w:r w:rsidR="00B84068" w:rsidRPr="00377F14">
        <w:t>, ha egy folyamat véget ért, és így annak eredményéről is tájékoztathatjuk a fő modult</w:t>
      </w:r>
      <w:r w:rsidR="003341C9" w:rsidRPr="00377F14">
        <w:t>, láthatóvá válik, hogy folyamatban van a feldolgozás, illetve annak eredményességéről is információt kaphatunk</w:t>
      </w:r>
      <w:r w:rsidR="00B84068" w:rsidRPr="00377F14">
        <w:t>.</w:t>
      </w:r>
    </w:p>
    <w:p w:rsidR="00973DAB" w:rsidRDefault="00973DAB" w:rsidP="00973DAB">
      <w:pPr>
        <w:keepNext/>
        <w:jc w:val="center"/>
      </w:pPr>
      <w:r>
        <w:rPr>
          <w:noProof/>
        </w:rPr>
        <w:lastRenderedPageBreak/>
        <w:drawing>
          <wp:inline distT="0" distB="0" distL="0" distR="0" wp14:anchorId="6A41739C" wp14:editId="6BFD240D">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p w:rsidR="0052522D" w:rsidRPr="00377F14" w:rsidRDefault="000E75AA" w:rsidP="00973DAB">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2</w:t>
      </w:r>
      <w:r>
        <w:fldChar w:fldCharType="end"/>
      </w:r>
      <w:r w:rsidR="00973DAB">
        <w:t xml:space="preserve">. ábra – </w:t>
      </w:r>
      <w:proofErr w:type="spellStart"/>
      <w:r w:rsidR="00973DAB">
        <w:t>I</w:t>
      </w:r>
      <w:r w:rsidR="000F070E">
        <w:t>I</w:t>
      </w:r>
      <w:r w:rsidR="00973DAB">
        <w:t>mageProcessService</w:t>
      </w:r>
      <w:proofErr w:type="spellEnd"/>
      <w:r w:rsidR="00973DAB">
        <w:t xml:space="preserve"> és az általa használt </w:t>
      </w:r>
      <w:proofErr w:type="spellStart"/>
      <w:r w:rsidR="00973DAB">
        <w:t>SubresultAvailableEventHandler</w:t>
      </w:r>
      <w:proofErr w:type="spellEnd"/>
      <w:r w:rsidR="00973DAB">
        <w:t xml:space="preserve"> delegált felépítése.</w:t>
      </w:r>
    </w:p>
    <w:p w:rsidR="00594BD6" w:rsidRPr="00377F14" w:rsidRDefault="00594BD6" w:rsidP="00594BD6">
      <w:pPr>
        <w:pStyle w:val="Cmsor3"/>
        <w:rPr>
          <w:rFonts w:cs="Times New Roman"/>
        </w:rPr>
      </w:pPr>
      <w:bookmarkStart w:id="104" w:name="_Toc407746446"/>
      <w:r w:rsidRPr="00377F14">
        <w:rPr>
          <w:rFonts w:cs="Times New Roman"/>
        </w:rPr>
        <w:t>Subprocess Service interfész</w:t>
      </w:r>
      <w:bookmarkEnd w:id="104"/>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1C389978" wp14:editId="42645694">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p w:rsidR="008C17A0" w:rsidRPr="00377F14" w:rsidRDefault="000E75AA" w:rsidP="008C17A0">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3</w:t>
      </w:r>
      <w:r>
        <w:fldChar w:fldCharType="end"/>
      </w:r>
      <w:r w:rsidR="008C17A0">
        <w:t xml:space="preserve">. ábra – </w:t>
      </w:r>
      <w:proofErr w:type="spellStart"/>
      <w:r w:rsidR="00FA6FFE">
        <w:t>IS</w:t>
      </w:r>
      <w:r w:rsidR="008C17A0">
        <w:t>ubprocessService</w:t>
      </w:r>
      <w:proofErr w:type="spellEnd"/>
      <w:r w:rsidR="008C17A0">
        <w:t xml:space="preserve"> felépítése</w:t>
      </w:r>
    </w:p>
    <w:p w:rsidR="00594BD6" w:rsidRDefault="009E37C2" w:rsidP="00594BD6">
      <w:r w:rsidRPr="00377F14">
        <w:t xml:space="preserve">Mivel a képek </w:t>
      </w:r>
      <w:proofErr w:type="gramStart"/>
      <w:r w:rsidRPr="00377F14">
        <w:t>nagy méretűek</w:t>
      </w:r>
      <w:proofErr w:type="gramEnd"/>
      <w:r w:rsidRPr="00377F14">
        <w:t>, így helytelen kezelésük esetén a memória hamar megtelik, ami "</w:t>
      </w:r>
      <w:proofErr w:type="spellStart"/>
      <w:r w:rsidRPr="00377F14">
        <w:t>OutOfMemoryException</w:t>
      </w:r>
      <w:proofErr w:type="spellEnd"/>
      <w:r w:rsidRPr="00377F14">
        <w:t>"</w:t>
      </w:r>
      <w:proofErr w:type="spellStart"/>
      <w:r w:rsidRPr="00377F14">
        <w:t>-t</w:t>
      </w:r>
      <w:proofErr w:type="spellEnd"/>
      <w:r w:rsidRPr="00377F14">
        <w:t xml:space="preserve"> eredményez.</w:t>
      </w:r>
      <w:r w:rsidR="00757E0F" w:rsidRPr="00377F14">
        <w:t xml:space="preserve"> Hogy ezt elkerüljük, célszerű minden esetben az eredeti képen végezni a módosításokat, nem újat készíteni.</w:t>
      </w:r>
      <w:r w:rsidR="00710BF4" w:rsidRPr="00377F14">
        <w:t xml:space="preserve"> Azokban az </w:t>
      </w:r>
      <w:proofErr w:type="gramStart"/>
      <w:r w:rsidR="00710BF4" w:rsidRPr="00377F14">
        <w:t>esetekben</w:t>
      </w:r>
      <w:proofErr w:type="gramEnd"/>
      <w:r w:rsidR="00710BF4" w:rsidRPr="00377F14">
        <w:t xml:space="preserve"> amikor az eredeti kép megtartása is szükséges bizonyos ideig, másolhatjuk azt, majd használat után töröljük.</w:t>
      </w:r>
      <w:r w:rsidR="00E420F4" w:rsidRPr="00377F14">
        <w:t xml:space="preserve"> Ennek a szisztémának a követésére az interfész egyetlen metódust tartalmaz, ami egy képet vár paraméterként, és nincs visszatérési értéke.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05" w:name="_Toc407746447"/>
      <w:r>
        <w:lastRenderedPageBreak/>
        <w:t>Kisegítő osztályok</w:t>
      </w:r>
      <w:bookmarkEnd w:id="105"/>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megvalósítani,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3463FF76" wp14:editId="7B4C21AA">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p w:rsidR="004C67FF" w:rsidRPr="00841D21" w:rsidRDefault="000E75AA" w:rsidP="004C67FF">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4</w:t>
      </w:r>
      <w:r>
        <w:fldChar w:fldCharType="end"/>
      </w:r>
      <w:r w:rsidR="004C67FF">
        <w:t xml:space="preserve">. ábra – </w:t>
      </w:r>
      <w:proofErr w:type="gramStart"/>
      <w:r w:rsidR="004C67FF">
        <w:t>A</w:t>
      </w:r>
      <w:proofErr w:type="gramEnd"/>
      <w:r w:rsidR="004C67FF">
        <w:t xml:space="preserve"> képek egyszerű és gyors megnyitására létrehozott kisegítő osztály szerkezete.</w:t>
      </w:r>
    </w:p>
    <w:p w:rsidR="00905571" w:rsidRPr="00377F14" w:rsidRDefault="00905571" w:rsidP="00905571">
      <w:pPr>
        <w:pStyle w:val="Cmsor2"/>
        <w:rPr>
          <w:rFonts w:cs="Times New Roman"/>
        </w:rPr>
      </w:pPr>
      <w:bookmarkStart w:id="106" w:name="_Toc407746448"/>
      <w:r w:rsidRPr="00377F14">
        <w:rPr>
          <w:rFonts w:cs="Times New Roman"/>
        </w:rPr>
        <w:t>Felhő detektáló modul</w:t>
      </w:r>
      <w:bookmarkEnd w:id="106"/>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506738" w:rsidRPr="00377F14">
        <w:t>.</w:t>
      </w:r>
      <w:r w:rsidR="00315BD0" w:rsidRPr="00377F14">
        <w:t xml:space="preserve"> </w:t>
      </w:r>
      <w:r w:rsidR="00D87A69" w:rsidRPr="00377F14">
        <w:t xml:space="preserve">Mivel a tesztek </w:t>
      </w:r>
      <w:proofErr w:type="gramStart"/>
      <w:r w:rsidR="00D87A69" w:rsidRPr="00377F14">
        <w:t>alapján</w:t>
      </w:r>
      <w:proofErr w:type="gramEnd"/>
      <w:r w:rsidR="00D87A69" w:rsidRPr="00377F14">
        <w:t xml:space="preserve"> a sorozatképeken végzett vizsgálatok esetében kaptunk pontosabb eredményt, így több kép paraméterként való megadását is támogatja.</w:t>
      </w:r>
      <w:r w:rsidR="00E84F43" w:rsidRPr="00377F14">
        <w:t xml:space="preserve"> </w:t>
      </w:r>
      <w:r w:rsidR="00CF0FBF" w:rsidRPr="00377F14">
        <w:t xml:space="preserve">A modul minden eleme megvalósítja a fent említett </w:t>
      </w:r>
      <w:proofErr w:type="spellStart"/>
      <w:r w:rsidR="00CF0FBF" w:rsidRPr="00377F14">
        <w:t>Subprocess</w:t>
      </w:r>
      <w:proofErr w:type="spellEnd"/>
      <w:r w:rsidR="00CF0FBF" w:rsidRPr="00377F14">
        <w:t xml:space="preserve"> Service interfészt, ami képet ad vissza, nem szöveges végeredmény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BB1375" w:rsidRPr="00377F14">
        <w:t>.</w:t>
      </w:r>
    </w:p>
    <w:p w:rsidR="00A56680" w:rsidRDefault="00A56680" w:rsidP="00A56680">
      <w:pPr>
        <w:keepNext/>
        <w:jc w:val="center"/>
      </w:pPr>
      <w:r>
        <w:rPr>
          <w:noProof/>
        </w:rPr>
        <w:lastRenderedPageBreak/>
        <w:drawing>
          <wp:inline distT="0" distB="0" distL="0" distR="0" wp14:anchorId="59A0091A" wp14:editId="6B8A0BB3">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403850" cy="3544733"/>
                    </a:xfrm>
                    <a:prstGeom prst="rect">
                      <a:avLst/>
                    </a:prstGeom>
                  </pic:spPr>
                </pic:pic>
              </a:graphicData>
            </a:graphic>
          </wp:inline>
        </w:drawing>
      </w:r>
    </w:p>
    <w:p w:rsidR="00A56680" w:rsidRPr="00377F14" w:rsidRDefault="000E75AA" w:rsidP="00A56680">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5</w:t>
      </w:r>
      <w:r>
        <w:fldChar w:fldCharType="end"/>
      </w:r>
      <w:r w:rsidR="00A56680">
        <w:t>. ábra – Felhő detektálás küszöbértékeinek manuális beállítása három eltérő típusú felhő alapján. A fenti sorban az eredeti képek, míg az alsóban a küszöbölt képek láthatók.</w:t>
      </w:r>
    </w:p>
    <w:p w:rsidR="000F32E1" w:rsidRDefault="00CD3D9D" w:rsidP="009A2C3F">
      <w:r w:rsidRPr="00377F14">
        <w:t xml:space="preserve">A beállítások menüpont alatt található lehetőségek közül a </w:t>
      </w:r>
      <w:r w:rsidR="005E63D3" w:rsidRPr="00377F14">
        <w:t>"</w:t>
      </w:r>
      <w:r w:rsidR="00892A01" w:rsidRPr="00377F14">
        <w:t>Küszöbértékek</w:t>
      </w:r>
      <w:r w:rsidR="005E63D3" w:rsidRPr="00377F14">
        <w:t xml:space="preserve"> konfigurálása</w:t>
      </w:r>
      <w:proofErr w:type="gramStart"/>
      <w:r w:rsidR="005E63D3" w:rsidRPr="00377F14">
        <w:t>...</w:t>
      </w:r>
      <w:proofErr w:type="gramEnd"/>
      <w:r w:rsidR="005E63D3" w:rsidRPr="00377F14">
        <w:t>" menüpont tartozik a modulhoz.</w:t>
      </w:r>
      <w:r w:rsidR="00892A01" w:rsidRPr="00377F14">
        <w:t xml:space="preserve"> Ezt kiválasztva a megnyílt ablakban lesz lehetőségünk a borultság vizsgálatnál használt küszöbértékek manuális és automatikus konfigurálására.</w:t>
      </w:r>
      <w:r w:rsidR="009A5B67" w:rsidRPr="00377F14">
        <w:t xml:space="preserve"> Az előbbi esetében a "Megnyitás</w:t>
      </w:r>
      <w:proofErr w:type="gramStart"/>
      <w:r w:rsidR="009A5B67" w:rsidRPr="00377F14">
        <w:t>...</w:t>
      </w:r>
      <w:proofErr w:type="gramEnd"/>
      <w:r w:rsidR="009A5B67" w:rsidRPr="00377F14">
        <w:t>" gombot választva három képet nyithatunk meg. Célszerű két nagyban eltérő és egy köztes állapotú felhőt választani. A megnyitást követően a képek horizontálisan lesznek elhelyezve az ablakban.</w:t>
      </w:r>
      <w:r w:rsidR="00012F43" w:rsidRPr="00377F14">
        <w:t xml:space="preserve"> Az alattuk található csúszka segítségével valós időben módosíthatjuk a küszöbértéket.</w:t>
      </w:r>
      <w:r w:rsidR="00457709" w:rsidRPr="00377F14">
        <w:t xml:space="preserve"> Az egyes rétegeket a jól elkülöníthetőség érdekében a korábban</w:t>
      </w:r>
      <w:r w:rsidR="00323C92" w:rsidRPr="00377F14">
        <w:t xml:space="preserve"> már</w:t>
      </w:r>
      <w:r w:rsidR="00457709" w:rsidRPr="00377F14">
        <w:t xml:space="preserve"> meghatározott színek jelölik.</w:t>
      </w:r>
      <w:r w:rsidR="0076512F" w:rsidRPr="00377F14">
        <w:t xml:space="preserve"> 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AE10BE" w:rsidRPr="00377F14">
        <w:t xml:space="preserve"> Ha ezzel még nem lennénk megelégedve, utána még van lehetőség manuálisan pontosítani, így célszerű mindig az a</w:t>
      </w:r>
      <w:r w:rsidR="007F6A22" w:rsidRPr="00377F14">
        <w:t>utomatikus beállítással kezdeni.</w:t>
      </w:r>
    </w:p>
    <w:p w:rsidR="005F56D3" w:rsidRDefault="005F56D3" w:rsidP="005F56D3">
      <w:pPr>
        <w:keepNext/>
        <w:jc w:val="center"/>
      </w:pPr>
      <w:r>
        <w:rPr>
          <w:noProof/>
        </w:rPr>
        <w:lastRenderedPageBreak/>
        <w:drawing>
          <wp:inline distT="0" distB="0" distL="0" distR="0" wp14:anchorId="56B3937A" wp14:editId="422D9A8B">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p w:rsidR="005F56D3" w:rsidRDefault="000E75AA" w:rsidP="005F56D3">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6</w:t>
      </w:r>
      <w:r>
        <w:fldChar w:fldCharType="end"/>
      </w:r>
      <w:r w:rsidR="005F56D3">
        <w:t xml:space="preserve">. ábra – </w:t>
      </w:r>
      <w:proofErr w:type="gramStart"/>
      <w:r w:rsidR="005F56D3">
        <w:t>A</w:t>
      </w:r>
      <w:proofErr w:type="gramEnd"/>
      <w:r w:rsidR="005F56D3">
        <w:t xml:space="preserve"> felhők típusát és az égbolt borultságát meghatározó modul felépítése.</w:t>
      </w:r>
    </w:p>
    <w:p w:rsidR="005F56D3" w:rsidRDefault="005F56D3" w:rsidP="005F56D3">
      <w:pPr>
        <w:keepNext/>
        <w:jc w:val="center"/>
      </w:pPr>
      <w:r>
        <w:rPr>
          <w:noProof/>
        </w:rPr>
        <w:lastRenderedPageBreak/>
        <w:drawing>
          <wp:inline distT="0" distB="0" distL="0" distR="0" wp14:anchorId="38BCD005" wp14:editId="3E851487">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p w:rsidR="005F56D3" w:rsidRPr="005F56D3" w:rsidRDefault="000E75AA" w:rsidP="005F56D3">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7</w:t>
      </w:r>
      <w:r>
        <w:fldChar w:fldCharType="end"/>
      </w:r>
      <w:r w:rsidR="005F56D3">
        <w:t xml:space="preserve">. ábra – </w:t>
      </w:r>
      <w:proofErr w:type="gramStart"/>
      <w:r w:rsidR="005F56D3">
        <w:t>A</w:t>
      </w:r>
      <w:proofErr w:type="gramEnd"/>
      <w:r w:rsidR="005F56D3">
        <w:t xml:space="preserve"> felhők típusának valamint az égbolt borultságának meghatározását végző metódusok felépítése. A fenti sorban elhelyezkedő osztályok megvalósítják az </w:t>
      </w:r>
      <w:proofErr w:type="spellStart"/>
      <w:r w:rsidR="005F56D3">
        <w:t>ISubProcessService</w:t>
      </w:r>
      <w:proofErr w:type="spellEnd"/>
      <w:r w:rsidR="005F56D3">
        <w:t xml:space="preserve"> interfészt, míg az alul lévők esetében erre nincs lehetőség, mivel nem végeznek a képen módosítást. </w:t>
      </w:r>
    </w:p>
    <w:p w:rsidR="009A2C3F" w:rsidRPr="00377F14" w:rsidRDefault="000F32E1" w:rsidP="000F32E1">
      <w:pPr>
        <w:pStyle w:val="Cmsor2"/>
        <w:rPr>
          <w:rFonts w:cs="Times New Roman"/>
        </w:rPr>
      </w:pPr>
      <w:bookmarkStart w:id="107" w:name="_Toc407746449"/>
      <w:r w:rsidRPr="00377F14">
        <w:rPr>
          <w:rFonts w:cs="Times New Roman"/>
        </w:rPr>
        <w:t>Magassági szélirány detektálása modul</w:t>
      </w:r>
      <w:bookmarkEnd w:id="107"/>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w:t>
      </w:r>
      <w:proofErr w:type="gramStart"/>
      <w:r w:rsidR="00656482" w:rsidRPr="00377F14">
        <w:t>.NET</w:t>
      </w:r>
      <w:proofErr w:type="gramEnd"/>
      <w:r w:rsidR="00656482" w:rsidRPr="00377F14">
        <w:t xml:space="preserve"> könyvtár felhasználásával számítja ki a helyes eredményt.</w:t>
      </w:r>
      <w:r w:rsidR="00474491" w:rsidRPr="00377F14">
        <w:t xml:space="preserve"> </w:t>
      </w:r>
    </w:p>
    <w:p w:rsidR="00F25001" w:rsidRPr="00377F14" w:rsidRDefault="00474491" w:rsidP="00F25001">
      <w:r w:rsidRPr="00377F14">
        <w:t>Mivel a kamera nem minden esetben van a helyes irányba beállítva, tehát a kép teteje nem észak felé néz, így a beállítások menüpontban az "Égtájak konfigurálása</w:t>
      </w:r>
      <w:proofErr w:type="gramStart"/>
      <w:r w:rsidRPr="00377F14">
        <w:t>...</w:t>
      </w:r>
      <w:proofErr w:type="gramEnd"/>
      <w:r w:rsidRPr="00377F14">
        <w:t>" menüpont kiválasztásával beállíthatjuk a kamera tájolását.</w:t>
      </w:r>
      <w:r w:rsidR="00A47F0E" w:rsidRPr="00377F14">
        <w:t xml:space="preserve"> Az ablak megnyílása után lehetőségünk van egy kép megnyitására, amit az alatta levő csúszka segítségével forgathatunk.</w:t>
      </w:r>
      <w:r w:rsidR="00C44C77" w:rsidRPr="00377F14">
        <w:t xml:space="preserve"> Az értéket számokkal is kijelezzük a képernyőn.</w:t>
      </w:r>
      <w:r w:rsidR="00B839CF" w:rsidRPr="00377F14">
        <w:t xml:space="preserve"> A "Mentés"</w:t>
      </w:r>
      <w:r w:rsidR="000672B5" w:rsidRPr="00377F14">
        <w:t xml:space="preserve"> gombra kattintás után</w:t>
      </w:r>
      <w:r w:rsidR="00B839CF" w:rsidRPr="00377F14">
        <w:t xml:space="preserve"> a beállításaink egyből aktívvá válnak.</w:t>
      </w:r>
      <w:r w:rsidR="009F2FEF" w:rsidRPr="00377F14">
        <w:t xml:space="preserve"> </w:t>
      </w:r>
    </w:p>
    <w:p w:rsidR="009F2FEF" w:rsidRDefault="009F2FEF" w:rsidP="00F25001">
      <w:r w:rsidRPr="00377F14">
        <w:t xml:space="preserve">Mivel nem csak a négy égtájnak megfelelően határozzuk meg a szélirányt, hanem köztes értékeket is meghatározunk, így a program lehetőséget ad egy érték meghatározására, ami a négy égtájtól való maximális eltérést határozza meg, amin belüli </w:t>
      </w:r>
      <w:r w:rsidRPr="00377F14">
        <w:lastRenderedPageBreak/>
        <w:t>eredmények még oda tartoznak.</w:t>
      </w:r>
      <w:r w:rsidR="00A2287F" w:rsidRPr="00377F14">
        <w:t xml:space="preserve"> Ezt a beállítást az "Égtáj küszöbérték</w:t>
      </w:r>
      <w:proofErr w:type="gramStart"/>
      <w:r w:rsidR="00A2287F" w:rsidRPr="00377F14">
        <w:t>...</w:t>
      </w:r>
      <w:proofErr w:type="gramEnd"/>
      <w:r w:rsidR="00A2287F" w:rsidRPr="00377F14">
        <w:t>" menüpont megnyitásával állíthatjuk be.</w:t>
      </w:r>
    </w:p>
    <w:p w:rsidR="00732330" w:rsidRDefault="00732330" w:rsidP="00732330">
      <w:pPr>
        <w:keepNext/>
        <w:jc w:val="center"/>
      </w:pPr>
      <w:r>
        <w:rPr>
          <w:noProof/>
        </w:rPr>
        <w:drawing>
          <wp:inline distT="0" distB="0" distL="0" distR="0" wp14:anchorId="7059313D" wp14:editId="28C2DB2F">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p w:rsidR="00732330" w:rsidRDefault="000E75AA" w:rsidP="00732330">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8</w:t>
      </w:r>
      <w:r>
        <w:fldChar w:fldCharType="end"/>
      </w:r>
      <w:r w:rsidR="00732330">
        <w:t xml:space="preserve">. ábra – </w:t>
      </w:r>
      <w:proofErr w:type="gramStart"/>
      <w:r w:rsidR="00732330">
        <w:t>A</w:t>
      </w:r>
      <w:proofErr w:type="gramEnd"/>
      <w:r w:rsidR="00732330">
        <w:t xml:space="preserve"> felhők mozgásának meghatározására szolgáló</w:t>
      </w:r>
      <w:r>
        <w:t xml:space="preserve"> alap modul szerkezete</w:t>
      </w:r>
      <w:r w:rsidR="00732330">
        <w:t>.</w:t>
      </w:r>
    </w:p>
    <w:p w:rsidR="000E75AA" w:rsidRDefault="000E75AA" w:rsidP="000E75AA">
      <w:pPr>
        <w:keepNext/>
        <w:jc w:val="center"/>
      </w:pPr>
      <w:r>
        <w:rPr>
          <w:noProof/>
        </w:rPr>
        <w:drawing>
          <wp:inline distT="0" distB="0" distL="0" distR="0" wp14:anchorId="1C4E3F1F" wp14:editId="00D85631">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p w:rsidR="000E75AA" w:rsidRPr="000E75AA" w:rsidRDefault="000E75AA" w:rsidP="000E75AA">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9</w:t>
      </w:r>
      <w:r>
        <w:fldChar w:fldCharType="end"/>
      </w:r>
      <w:r>
        <w:t xml:space="preserve">. ábra – </w:t>
      </w:r>
      <w:proofErr w:type="gramStart"/>
      <w:r>
        <w:t>A</w:t>
      </w:r>
      <w:proofErr w:type="gramEnd"/>
      <w:r>
        <w:t xml:space="preserve"> felhők mozgását detektáló osztály felépítése. Az </w:t>
      </w:r>
      <w:proofErr w:type="spellStart"/>
      <w:r>
        <w:t>ISubProcessService</w:t>
      </w:r>
      <w:proofErr w:type="spellEnd"/>
      <w:r>
        <w:t xml:space="preserve"> interfész megvalósítására nincs lehetőség, mivel nem végez módosítást a képen.</w:t>
      </w:r>
    </w:p>
    <w:p w:rsidR="00934BBC" w:rsidRPr="00377F14" w:rsidRDefault="00934BBC" w:rsidP="00934BBC">
      <w:pPr>
        <w:pStyle w:val="Cmsor2"/>
        <w:rPr>
          <w:rFonts w:cs="Times New Roman"/>
        </w:rPr>
      </w:pPr>
      <w:bookmarkStart w:id="108" w:name="_Toc407746450"/>
      <w:r w:rsidRPr="00377F14">
        <w:rPr>
          <w:rFonts w:cs="Times New Roman"/>
        </w:rPr>
        <w:t>Esőzés detektálása modul</w:t>
      </w:r>
      <w:bookmarkEnd w:id="108"/>
    </w:p>
    <w:p w:rsidR="00F93BA7" w:rsidRPr="00377F14" w:rsidRDefault="00F93BA7" w:rsidP="00AC4463">
      <w:pPr>
        <w:pStyle w:val="Kpalrs"/>
        <w:rPr>
          <w:color w:val="000000"/>
          <w:szCs w:val="22"/>
        </w:rPr>
      </w:pPr>
      <w:r w:rsidRPr="00377F14">
        <w:rPr>
          <w:color w:val="000000"/>
          <w:szCs w:val="22"/>
        </w:rPr>
        <w:br w:type="page"/>
      </w:r>
    </w:p>
    <w:p w:rsidR="00F2142D" w:rsidRPr="00377F14" w:rsidRDefault="00E57EF8" w:rsidP="00DB05F9">
      <w:pPr>
        <w:pStyle w:val="Cmsor1"/>
        <w:rPr>
          <w:color w:val="000000" w:themeColor="text1"/>
        </w:rPr>
      </w:pPr>
      <w:bookmarkStart w:id="109" w:name="_Toc385287745"/>
      <w:bookmarkStart w:id="110" w:name="_Toc407746451"/>
      <w:bookmarkEnd w:id="65"/>
      <w:r w:rsidRPr="00377F14">
        <w:rPr>
          <w:color w:val="000000" w:themeColor="text1"/>
        </w:rPr>
        <w:lastRenderedPageBreak/>
        <w:t>Összegzés</w:t>
      </w:r>
      <w:bookmarkEnd w:id="109"/>
      <w:bookmarkEnd w:id="110"/>
    </w:p>
    <w:p w:rsidR="003B342E" w:rsidRPr="00377F14" w:rsidRDefault="00C92126" w:rsidP="00C65D87">
      <w:pPr>
        <w:pStyle w:val="Cmsor2"/>
        <w:rPr>
          <w:rStyle w:val="Kiemels2"/>
          <w:rFonts w:cs="Times New Roman"/>
          <w:b/>
          <w:bCs w:val="0"/>
        </w:rPr>
      </w:pPr>
      <w:bookmarkStart w:id="111" w:name="_Toc385287746"/>
      <w:bookmarkStart w:id="112" w:name="_Toc407746452"/>
      <w:r w:rsidRPr="00377F14">
        <w:rPr>
          <w:rStyle w:val="Kiemels2"/>
          <w:rFonts w:cs="Times New Roman"/>
          <w:b/>
          <w:bCs w:val="0"/>
        </w:rPr>
        <w:t>Elért eredmények</w:t>
      </w:r>
      <w:bookmarkEnd w:id="111"/>
      <w:bookmarkEnd w:id="112"/>
    </w:p>
    <w:p w:rsidR="00295807" w:rsidRPr="00377F14" w:rsidRDefault="00295807" w:rsidP="00295807">
      <w:pPr>
        <w:spacing w:before="120"/>
        <w:ind w:firstLine="426"/>
      </w:pPr>
      <w:r w:rsidRPr="00377F14">
        <w:t>Az Országos Meteorológiai Szolgálat kérésére egy észlelők munkáját támogató rendszert készítettünk, és fejlesztünk folyamatosan.</w:t>
      </w:r>
      <w:r w:rsidR="00105931" w:rsidRPr="00377F14">
        <w:t xml:space="preserve"> Becsléseiket egy gépi látó rendszer segítségével pontosítjuk</w:t>
      </w:r>
      <w:r w:rsidR="00CC48C7" w:rsidRPr="00377F14">
        <w:t>,</w:t>
      </w:r>
      <w:r w:rsidR="00105931" w:rsidRPr="00377F14">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t>
      </w:r>
      <w:proofErr w:type="spellStart"/>
      <w:r w:rsidR="00105931" w:rsidRPr="00377F14">
        <w:t>webkamerák</w:t>
      </w:r>
      <w:proofErr w:type="spellEnd"/>
      <w:r w:rsidR="00105931" w:rsidRPr="00377F14">
        <w:t xml:space="preserve"> felhasználása, melyek többnyire a horizontot kémlelik, adott esetben az eget figyelik. Méréseink nem tökéletesek, ám ennek ellenére az észlelők munkáját támogatja, pontosítja.</w:t>
      </w:r>
    </w:p>
    <w:p w:rsidR="00295807" w:rsidRPr="00377F14" w:rsidRDefault="00105931" w:rsidP="00105931">
      <w:pPr>
        <w:spacing w:before="120"/>
        <w:ind w:firstLine="426"/>
      </w:pPr>
      <w:r w:rsidRPr="00377F14">
        <w:t>A borultság vizsgálata és a típus meghatározása során f</w:t>
      </w:r>
      <w:r w:rsidR="00295807" w:rsidRPr="00377F14">
        <w:t xml:space="preserve">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w:t>
      </w:r>
      <w:proofErr w:type="spellStart"/>
      <w:r w:rsidR="00295807" w:rsidRPr="00377F14">
        <w:t>oktás</w:t>
      </w:r>
      <w:proofErr w:type="spellEnd"/>
      <w:r w:rsidR="00295807" w:rsidRPr="00377F14">
        <w:t xml:space="preserve"> hibahatárral dolgoznak, azaz bármikor előfordulhat, hogy 1 oktát tévednek a becslésekben. Ezért a mi algoritmusunk tesztelésénél is az 1 </w:t>
      </w:r>
      <w:proofErr w:type="spellStart"/>
      <w:r w:rsidR="00295807" w:rsidRPr="00377F14">
        <w:t>oktás</w:t>
      </w:r>
      <w:proofErr w:type="spellEnd"/>
      <w:r w:rsidR="00295807" w:rsidRPr="00377F14">
        <w:t xml:space="preserve"> eltérést még jónak számítottuk!</w:t>
      </w:r>
      <w:r w:rsidRPr="00377F14">
        <w:t xml:space="preserve"> </w:t>
      </w:r>
      <w:r w:rsidR="00295807" w:rsidRPr="00377F14">
        <w:t xml:space="preserve">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w:t>
      </w:r>
      <w:proofErr w:type="spellStart"/>
      <w:r w:rsidR="00295807" w:rsidRPr="00377F14">
        <w:t>Cumulus</w:t>
      </w:r>
      <w:proofErr w:type="spellEnd"/>
      <w:r w:rsidR="00295807" w:rsidRPr="00377F14">
        <w:t xml:space="preserve">, akkor magas lesz az intenzitások száma, a program ilyenkor ebbe a típusba sorolja a felhőzetet annak ellenére, hogy a háttérben található-e </w:t>
      </w:r>
      <w:proofErr w:type="spellStart"/>
      <w:r w:rsidR="00295807" w:rsidRPr="00377F14">
        <w:t>Stratus</w:t>
      </w:r>
      <w:proofErr w:type="spellEnd"/>
      <w:r w:rsidR="00295807" w:rsidRPr="00377F14">
        <w:t xml:space="preserve">. </w:t>
      </w:r>
    </w:p>
    <w:p w:rsidR="00295807" w:rsidRPr="00377F14" w:rsidRDefault="00295807" w:rsidP="00295807">
      <w:pPr>
        <w:spacing w:before="120"/>
        <w:ind w:firstLine="426"/>
      </w:pPr>
      <w:r w:rsidRPr="00377F14">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rsidRPr="00377F14">
        <w:t>Esős képek esetében a</w:t>
      </w:r>
      <w:r w:rsidRPr="00377F14">
        <w:t xml:space="preserve"> tesztek alapján az ilyen képek 85.71%-a helyesen lett detektálva.</w:t>
      </w:r>
    </w:p>
    <w:p w:rsidR="00295807" w:rsidRPr="00377F14" w:rsidRDefault="00105931" w:rsidP="00105931">
      <w:pPr>
        <w:spacing w:before="120"/>
        <w:ind w:firstLine="426"/>
      </w:pPr>
      <w:r w:rsidRPr="00377F14">
        <w:t xml:space="preserve">A szélirány meghatározása során értelem szerűen a felhők elmozdulásának az irányára voltunk kíváncsiak. </w:t>
      </w:r>
      <w:r w:rsidR="00295807" w:rsidRPr="00377F14">
        <w:t xml:space="preserve">Az teszteket az OMSZ által biztosított </w:t>
      </w:r>
      <w:r w:rsidRPr="00377F14">
        <w:t xml:space="preserve">1000 felvételből álló sorozatképen végeztük el, melyek </w:t>
      </w:r>
      <w:r w:rsidR="00295807" w:rsidRPr="00377F14">
        <w:t xml:space="preserve">között található volt </w:t>
      </w:r>
      <w:proofErr w:type="spellStart"/>
      <w:r w:rsidR="00295807" w:rsidRPr="00377F14">
        <w:t>Cumulus</w:t>
      </w:r>
      <w:proofErr w:type="spellEnd"/>
      <w:r w:rsidR="00295807" w:rsidRPr="00377F14">
        <w:t xml:space="preserve"> és </w:t>
      </w:r>
      <w:proofErr w:type="spellStart"/>
      <w:r w:rsidR="00295807" w:rsidRPr="00377F14">
        <w:t>Stratus</w:t>
      </w:r>
      <w:proofErr w:type="spellEnd"/>
      <w:r w:rsidR="00295807" w:rsidRPr="00377F14">
        <w:t xml:space="preserve"> típusú felhő </w:t>
      </w:r>
      <w:r w:rsidR="00295807" w:rsidRPr="00377F14">
        <w:lastRenderedPageBreak/>
        <w:t>– lehetővé téve a változatos színű és a homogén képeken való tesztelést – valamint esőcseppes képek is.</w:t>
      </w:r>
      <w:r w:rsidRPr="00377F14">
        <w:t xml:space="preserve"> </w:t>
      </w:r>
      <w:r w:rsidR="00295807" w:rsidRPr="00377F14">
        <w:t xml:space="preserve">Az elvégzett teszteken az algoritmus változatos színű felhőkkel jól, míg </w:t>
      </w:r>
      <w:proofErr w:type="spellStart"/>
      <w:r w:rsidR="00295807" w:rsidRPr="00377F14">
        <w:t>Stratus</w:t>
      </w:r>
      <w:proofErr w:type="spellEnd"/>
      <w:r w:rsidR="00295807" w:rsidRPr="00377F14">
        <w:t xml:space="preserve"> típusúakkal rosszabbul szerepelt. Előbbinél az esetek többségében helyesen sikerült a szélirány becslése, a legnagyobb hiba fél égtáj eltérés volt. Homogén felületen azonban az egyértelmű képpontok hiánya miatt nem lehet pontos becslést tenni.</w:t>
      </w:r>
      <w:r w:rsidRPr="00377F14">
        <w:t xml:space="preserve"> A sorozatokon végzett tesztel eredményeit javítottuk </w:t>
      </w:r>
      <w:r w:rsidR="00295807" w:rsidRPr="00377F14">
        <w:t xml:space="preserve">a képek számának növelésével, így a teszteket elvégeztük tíz képes sorozatokon is. Így </w:t>
      </w:r>
      <w:proofErr w:type="spellStart"/>
      <w:r w:rsidR="00295807" w:rsidRPr="00377F14">
        <w:t>Cumulus</w:t>
      </w:r>
      <w:proofErr w:type="spellEnd"/>
      <w:r w:rsidR="00295807" w:rsidRPr="00377F14">
        <w:t xml:space="preserve"> típusú felhők esetén sikerült elkerülnünk az eddigi minimális eltéréseket is. Az eredmény homogén felületen is javult, de messze elmaradt a változatos felhőzet mellett.</w:t>
      </w:r>
      <w:r w:rsidRPr="00377F14">
        <w:t xml:space="preserve"> A</w:t>
      </w:r>
      <w:r w:rsidR="00295807" w:rsidRPr="00377F14">
        <w:t xml:space="preserve"> megfelelő eredmények érdekében </w:t>
      </w:r>
      <w:r w:rsidRPr="00377F14">
        <w:t>felhasználtuk</w:t>
      </w:r>
      <w:r w:rsidR="00295807" w:rsidRPr="00377F14">
        <w:t xml:space="preserve"> a borultság vizsgálat eredményeit, és amennyiben </w:t>
      </w:r>
      <w:proofErr w:type="spellStart"/>
      <w:r w:rsidR="00295807" w:rsidRPr="00377F14">
        <w:t>Stratus</w:t>
      </w:r>
      <w:proofErr w:type="spellEnd"/>
      <w:r w:rsidR="00295807" w:rsidRPr="00377F14">
        <w:t xml:space="preserve"> típusú felhőzetünk volt, "Nem meghatározható"</w:t>
      </w:r>
      <w:proofErr w:type="spellStart"/>
      <w:r w:rsidR="00295807" w:rsidRPr="00377F14">
        <w:t>-nak</w:t>
      </w:r>
      <w:proofErr w:type="spellEnd"/>
      <w:r w:rsidR="00295807" w:rsidRPr="00377F14">
        <w:t xml:space="preserve"> </w:t>
      </w:r>
      <w:r w:rsidR="004E1821" w:rsidRPr="00377F14">
        <w:t>tekintettük</w:t>
      </w:r>
      <w:r w:rsidR="00295807" w:rsidRPr="00377F14">
        <w:t xml:space="preserve"> az irányt. U</w:t>
      </w:r>
      <w:r w:rsidR="004E1821" w:rsidRPr="00377F14">
        <w:t>gyan</w:t>
      </w:r>
      <w:r w:rsidR="00295807" w:rsidRPr="00377F14">
        <w:t xml:space="preserve">ezt </w:t>
      </w:r>
      <w:r w:rsidR="004E1821" w:rsidRPr="00377F14">
        <w:t>tettük</w:t>
      </w:r>
      <w:r w:rsidR="00295807" w:rsidRPr="00377F14">
        <w:t xml:space="preserve"> esőzés esetén is, mivel a </w:t>
      </w:r>
      <w:proofErr w:type="spellStart"/>
      <w:r w:rsidR="00295807" w:rsidRPr="00377F14">
        <w:t>búrán</w:t>
      </w:r>
      <w:proofErr w:type="spellEnd"/>
      <w:r w:rsidR="00295807" w:rsidRPr="00377F14">
        <w:t xml:space="preserve"> lévő esőcseppek miatt a helyes detektálás lehetetlen, ráadásul csapadékhoz a legtöbb esetben 8 </w:t>
      </w:r>
      <w:proofErr w:type="spellStart"/>
      <w:r w:rsidR="00295807" w:rsidRPr="00377F14">
        <w:t>oktás</w:t>
      </w:r>
      <w:proofErr w:type="spellEnd"/>
      <w:r w:rsidR="00295807" w:rsidRPr="00377F14">
        <w:t xml:space="preserve"> homogén felhőzet tartozik. </w:t>
      </w:r>
    </w:p>
    <w:p w:rsidR="004E1821" w:rsidRPr="00377F14" w:rsidRDefault="004E1821" w:rsidP="004E1821">
      <w:r w:rsidRPr="00377F14">
        <w:t xml:space="preserve">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rsidRPr="00377F14">
        <w:t>kab-hegyi</w:t>
      </w:r>
      <w:proofErr w:type="spellEnd"/>
      <w:r w:rsidRPr="00377F14">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rsidR="007754E3">
        <w:t>, de az észlelők számára a kezdés időpontja a lényeges, a befejezés csak plusz hasznos információ.</w:t>
      </w:r>
    </w:p>
    <w:p w:rsidR="003B342E" w:rsidRPr="00377F14" w:rsidRDefault="00295807" w:rsidP="004E1821">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F2142D" w:rsidRPr="00377F14" w:rsidRDefault="00C92126" w:rsidP="00C65D87">
      <w:pPr>
        <w:pStyle w:val="Cmsor2"/>
        <w:rPr>
          <w:rFonts w:cs="Times New Roman"/>
        </w:rPr>
      </w:pPr>
      <w:bookmarkStart w:id="113" w:name="_Toc385287747"/>
      <w:bookmarkStart w:id="114" w:name="_Toc407746453"/>
      <w:r w:rsidRPr="00377F14">
        <w:rPr>
          <w:rStyle w:val="Kiemels2"/>
          <w:rFonts w:cs="Times New Roman"/>
          <w:b/>
          <w:bCs w:val="0"/>
        </w:rPr>
        <w:lastRenderedPageBreak/>
        <w:t>Továbbfejlesztési lehetőségek</w:t>
      </w:r>
      <w:bookmarkEnd w:id="113"/>
      <w:bookmarkEnd w:id="114"/>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007136" w:rsidRDefault="0012676E" w:rsidP="00C65D87">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007136" w:rsidRDefault="00007136">
      <w:pPr>
        <w:spacing w:after="160" w:line="259" w:lineRule="auto"/>
        <w:ind w:firstLine="0"/>
        <w:jc w:val="left"/>
      </w:pPr>
      <w:r>
        <w:br w:type="page"/>
      </w:r>
    </w:p>
    <w:p w:rsidR="007E79CB" w:rsidRPr="00377F14" w:rsidRDefault="00007136" w:rsidP="00007136">
      <w:pPr>
        <w:pStyle w:val="Cmsor1"/>
      </w:pPr>
      <w:r>
        <w:lastRenderedPageBreak/>
        <w:t>Tartalmi összefoglaló</w:t>
      </w:r>
    </w:p>
    <w:p w:rsidR="007E79CB" w:rsidRPr="00377F14" w:rsidRDefault="007E79CB">
      <w:pPr>
        <w:spacing w:after="160" w:line="259" w:lineRule="auto"/>
        <w:ind w:firstLine="0"/>
        <w:jc w:val="left"/>
      </w:pPr>
      <w:bookmarkStart w:id="115" w:name="_GoBack"/>
      <w:bookmarkEnd w:id="115"/>
      <w:r w:rsidRPr="00377F14">
        <w:br w:type="page"/>
      </w:r>
    </w:p>
    <w:p w:rsidR="0012676E" w:rsidRPr="00377F14" w:rsidRDefault="007E79CB" w:rsidP="007E79CB">
      <w:pPr>
        <w:pStyle w:val="Cmsor1"/>
      </w:pPr>
      <w:bookmarkStart w:id="116" w:name="_Toc407746454"/>
      <w:r w:rsidRPr="00377F14">
        <w:lastRenderedPageBreak/>
        <w:t>Mellékletek</w:t>
      </w:r>
      <w:bookmarkEnd w:id="116"/>
    </w:p>
    <w:tbl>
      <w:tblPr>
        <w:tblW w:w="3105" w:type="pct"/>
        <w:jc w:val="center"/>
        <w:tblCellMar>
          <w:left w:w="10" w:type="dxa"/>
          <w:right w:w="10" w:type="dxa"/>
        </w:tblCellMar>
        <w:tblLook w:val="0000" w:firstRow="0" w:lastRow="0" w:firstColumn="0" w:lastColumn="0" w:noHBand="0" w:noVBand="0"/>
      </w:tblPr>
      <w:tblGrid>
        <w:gridCol w:w="1594"/>
        <w:gridCol w:w="2028"/>
        <w:gridCol w:w="1755"/>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1">
              <w:proofErr w:type="spellStart"/>
              <w:r w:rsidR="007E79CB" w:rsidRPr="00377F14">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2">
              <w:proofErr w:type="spellStart"/>
              <w:r w:rsidR="007E79CB" w:rsidRPr="00377F14">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3">
              <w:proofErr w:type="spellStart"/>
              <w:r w:rsidR="007E79CB" w:rsidRPr="00377F14">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4">
              <w:proofErr w:type="spellStart"/>
              <w:r w:rsidR="007E79CB" w:rsidRPr="00377F14">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5">
              <w:proofErr w:type="spellStart"/>
              <w:r w:rsidR="007E79CB" w:rsidRPr="00377F14">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6">
              <w:proofErr w:type="spellStart"/>
              <w:r w:rsidR="007E79CB" w:rsidRPr="00377F14">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7">
              <w:proofErr w:type="spellStart"/>
              <w:r w:rsidR="007E79CB" w:rsidRPr="00377F14">
                <w:rPr>
                  <w:sz w:val="18"/>
                  <w:szCs w:val="18"/>
                </w:rPr>
                <w:t>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8">
              <w:proofErr w:type="spellStart"/>
              <w:r w:rsidR="007E79CB" w:rsidRPr="00377F14">
                <w:rPr>
                  <w:sz w:val="18"/>
                  <w:szCs w:val="18"/>
                </w:rPr>
                <w:t>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59">
              <w:proofErr w:type="spellStart"/>
              <w:r w:rsidR="007E79CB" w:rsidRPr="00377F14">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15CB9" w:rsidP="00D3313B">
            <w:pPr>
              <w:spacing w:before="120"/>
              <w:ind w:firstLine="202"/>
              <w:rPr>
                <w:sz w:val="18"/>
                <w:szCs w:val="18"/>
              </w:rPr>
            </w:pPr>
            <w:hyperlink r:id="rId60">
              <w:proofErr w:type="spellStart"/>
              <w:r w:rsidR="007E79CB" w:rsidRPr="00377F14">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17" w:name="_Ref406522343"/>
    <w:bookmarkStart w:id="118" w:name="_Ref406522339"/>
    <w:p w:rsidR="007E79CB" w:rsidRPr="00377F14" w:rsidRDefault="001A6525"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17"/>
      <w:r w:rsidR="00E36ADA" w:rsidRPr="00377F14">
        <w:t xml:space="preserve"> - Felhők típusai.[2]</w:t>
      </w:r>
      <w:bookmarkEnd w:id="118"/>
    </w:p>
    <w:tbl>
      <w:tblPr>
        <w:tblW w:w="3750" w:type="pct"/>
        <w:jc w:val="center"/>
        <w:tblCellMar>
          <w:left w:w="10" w:type="dxa"/>
          <w:right w:w="10" w:type="dxa"/>
        </w:tblCellMar>
        <w:tblLook w:val="0000" w:firstRow="0" w:lastRow="0" w:firstColumn="0" w:lastColumn="0" w:noHBand="0" w:noVBand="0"/>
      </w:tblPr>
      <w:tblGrid>
        <w:gridCol w:w="1915"/>
        <w:gridCol w:w="2729"/>
        <w:gridCol w:w="1901"/>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proofErr w:type="spellStart"/>
            <w:r w:rsidRPr="00377F14">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proofErr w:type="spellStart"/>
            <w:r w:rsidRPr="00377F14">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Pr="00377F14" w:rsidRDefault="001A6525"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A6525" w:rsidP="00A32F60">
      <w:pPr>
        <w:pStyle w:val="Kpalrs"/>
        <w:spacing w:before="120" w:after="1200"/>
      </w:pPr>
      <w:r w:rsidRPr="00377F14">
        <w:lastRenderedPageBreak/>
        <w:fldChar w:fldCharType="begin"/>
      </w:r>
      <w:r w:rsidR="00F41830" w:rsidRPr="00377F14">
        <w:instrText xml:space="preserve"> SEQ Táblázat \* ARABIC </w:instrText>
      </w:r>
      <w:r w:rsidRPr="00377F14">
        <w:fldChar w:fldCharType="separate"/>
      </w:r>
      <w:bookmarkStart w:id="119" w:name="_Ref406521988"/>
      <w:r w:rsidR="00D3313B" w:rsidRPr="00377F14">
        <w:rPr>
          <w:noProof/>
        </w:rPr>
        <w:t>3</w:t>
      </w:r>
      <w:bookmarkEnd w:id="119"/>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6B6139" w:rsidRPr="00377F14" w:rsidRDefault="006B6139" w:rsidP="00A32F60">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p>
    <w:p w:rsidR="00CC48C7" w:rsidRPr="00377F14" w:rsidRDefault="00CC48C7" w:rsidP="00CC48C7">
      <w:pPr>
        <w:pStyle w:val="Kpalrs"/>
      </w:pPr>
      <w:r w:rsidRPr="00377F14">
        <w:rPr>
          <w:noProof/>
        </w:rPr>
        <w:lastRenderedPageBreak/>
        <w:drawing>
          <wp:inline distT="0" distB="0" distL="0" distR="0">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stretch>
                      <a:fillRect/>
                    </a:stretch>
                  </pic:blipFill>
                  <pic:spPr>
                    <a:xfrm>
                      <a:off x="0" y="0"/>
                      <a:ext cx="3893692" cy="2920269"/>
                    </a:xfrm>
                    <a:prstGeom prst="rect">
                      <a:avLst/>
                    </a:prstGeom>
                  </pic:spPr>
                </pic:pic>
              </a:graphicData>
            </a:graphic>
          </wp:inline>
        </w:drawing>
      </w:r>
    </w:p>
    <w:p w:rsidR="00F017F3" w:rsidRPr="00377F14" w:rsidRDefault="00CC48C7" w:rsidP="00A32F60">
      <w:pPr>
        <w:pStyle w:val="Kpalrs"/>
      </w:pPr>
      <w:r w:rsidRPr="00377F14">
        <w:t>7</w:t>
      </w:r>
      <w:r w:rsidRPr="00377F14">
        <w:rPr>
          <w:noProof/>
        </w:rPr>
        <w:t>. melléklet</w:t>
      </w:r>
      <w:r w:rsidRPr="00377F14">
        <w:t xml:space="preserve"> – Rendszerünk működése esőcseppek detektálása közben. Látható, hogy milyen útvonalat járt be az algoritmus, ameddig a végső érték meg nem született.</w:t>
      </w:r>
      <w:r w:rsidR="00AA5240" w:rsidRPr="00377F14">
        <w:br w:type="page"/>
      </w:r>
    </w:p>
    <w:p w:rsidR="003B7556" w:rsidRPr="00377F14" w:rsidRDefault="003B7556" w:rsidP="003B7556">
      <w:pPr>
        <w:pStyle w:val="Cmsor1"/>
        <w:divId w:val="1087536698"/>
      </w:pPr>
      <w:bookmarkStart w:id="120" w:name="_Toc407746455"/>
      <w:r w:rsidRPr="00377F14">
        <w:lastRenderedPageBreak/>
        <w:t>Irodalomjegyzék</w:t>
      </w:r>
      <w:bookmarkEnd w:id="120"/>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lastRenderedPageBreak/>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121" w:name="_Toc407746456"/>
      <w:r>
        <w:lastRenderedPageBreak/>
        <w:t>Ábrajegyzék</w:t>
      </w:r>
      <w:bookmarkEnd w:id="121"/>
    </w:p>
    <w:p w:rsidR="00B741C7" w:rsidRPr="00B741C7" w:rsidRDefault="00B741C7" w:rsidP="00B741C7"/>
    <w:sectPr w:rsidR="00B741C7" w:rsidRPr="00B741C7" w:rsidSect="00377F14">
      <w:headerReference w:type="default" r:id="rId62"/>
      <w:footerReference w:type="first" r:id="rId63"/>
      <w:pgSz w:w="11906" w:h="16838" w:code="9"/>
      <w:pgMar w:top="1411" w:right="1411" w:bottom="2275"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2E9" w:rsidRDefault="003412E9" w:rsidP="00357439">
      <w:r>
        <w:separator/>
      </w:r>
    </w:p>
  </w:endnote>
  <w:endnote w:type="continuationSeparator" w:id="0">
    <w:p w:rsidR="003412E9" w:rsidRDefault="003412E9"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ZapfHumanist601Ult_PFL">
    <w:altName w:val="Times New Roman"/>
    <w:charset w:val="EE"/>
    <w:family w:val="auto"/>
    <w:pitch w:val="variable"/>
    <w:sig w:usb0="80000027" w:usb1="00000000" w:usb2="00000040" w:usb3="00000000" w:csb0="00000013"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5CB9" w:rsidRDefault="00115CB9">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2E9" w:rsidRDefault="003412E9" w:rsidP="00357439">
      <w:r>
        <w:separator/>
      </w:r>
    </w:p>
  </w:footnote>
  <w:footnote w:type="continuationSeparator" w:id="0">
    <w:p w:rsidR="003412E9" w:rsidRDefault="003412E9" w:rsidP="00357439">
      <w:r>
        <w:continuationSeparator/>
      </w:r>
    </w:p>
  </w:footnote>
  <w:footnote w:id="1">
    <w:p w:rsidR="005D573D" w:rsidRPr="00D05263" w:rsidRDefault="005D573D" w:rsidP="005D573D">
      <w:pPr>
        <w:pStyle w:val="Lbjegyzetszveg"/>
      </w:pPr>
      <w:r>
        <w:rPr>
          <w:rStyle w:val="Lbjegyzet-hivatkozs"/>
        </w:rPr>
        <w:footnoteRef/>
      </w:r>
      <w:r>
        <w:t xml:space="preserve"> A megfelelő </w:t>
      </w:r>
      <w:proofErr w:type="spellStart"/>
      <w:r>
        <w:t>aláhuzandó</w:t>
      </w:r>
      <w:proofErr w:type="spellEnd"/>
      <w:r>
        <w:t>.</w:t>
      </w:r>
    </w:p>
  </w:footnote>
  <w:footnote w:id="2">
    <w:p w:rsidR="005D573D" w:rsidRPr="00D05263" w:rsidRDefault="005D573D" w:rsidP="005D573D">
      <w:pPr>
        <w:pStyle w:val="Lbjegyzetszveg"/>
      </w:pPr>
      <w:r>
        <w:rPr>
          <w:rStyle w:val="Lbjegyzet-hivatkozs"/>
        </w:rPr>
        <w:footnoteRef/>
      </w:r>
      <w:r>
        <w:t xml:space="preserve"> Megfelelő aláhúzandó!</w:t>
      </w:r>
    </w:p>
  </w:footnote>
  <w:footnote w:id="3">
    <w:p w:rsidR="005D573D" w:rsidRPr="00D05263" w:rsidRDefault="005D573D" w:rsidP="005D573D">
      <w:pPr>
        <w:pStyle w:val="Lbjegyzetszveg"/>
      </w:pPr>
      <w:r>
        <w:rPr>
          <w:rStyle w:val="Lbjegyzet-hivatkozs"/>
        </w:rPr>
        <w:footnoteRef/>
      </w:r>
      <w:r>
        <w:t xml:space="preserve"> Megfelelő aláhúzandó!</w:t>
      </w:r>
    </w:p>
  </w:footnote>
  <w:footnote w:id="4">
    <w:p w:rsidR="00007136" w:rsidRPr="00D05263" w:rsidRDefault="00007136" w:rsidP="00007136">
      <w:pPr>
        <w:pStyle w:val="Lbjegyzetszveg"/>
      </w:pPr>
      <w:r>
        <w:rPr>
          <w:rStyle w:val="Lbjegyzet-hivatkozs"/>
        </w:rPr>
        <w:footnoteRef/>
      </w:r>
      <w:r>
        <w:t xml:space="preserve"> Megfelelő aláhúzandó!</w:t>
      </w:r>
    </w:p>
  </w:footnote>
  <w:footnote w:id="5">
    <w:p w:rsidR="00007136" w:rsidRPr="00844D6F" w:rsidRDefault="00007136" w:rsidP="00007136">
      <w:pPr>
        <w:pStyle w:val="Lbjegyzetszveg"/>
      </w:pPr>
      <w:r>
        <w:rPr>
          <w:rStyle w:val="Lbjegyzet-hivatkozs"/>
        </w:rPr>
        <w:footnoteRef/>
      </w:r>
      <w:r>
        <w:t xml:space="preserve"> Megfelelő aláhú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73D" w:rsidRDefault="005D573D">
    <w:pPr>
      <w:pStyle w:val="lfej"/>
    </w:pPr>
    <w:r>
      <w:rPr>
        <w:noProof/>
      </w:rPr>
      <w:pict>
        <v:shapetype id="_x0000_t202" coordsize="21600,21600" o:spt="202" path="m,l,21600r21600,l21600,xe">
          <v:stroke joinstyle="miter"/>
          <v:path gradientshapeok="t" o:connecttype="rect"/>
        </v:shapetype>
        <v:shape id="Text Box 2" o:spid="_x0000_s2054" type="#_x0000_t202" style="position:absolute;left:0;text-align:left;margin-left:93.05pt;margin-top:10.8pt;width:359.1pt;height:32.4pt;z-index:25166489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" filled="f" stroked="f">
          <v:textbox>
            <w:txbxContent>
              <w:p w:rsidR="005D573D" w:rsidRDefault="005D573D" w:rsidP="00BC38E7">
                <w:pPr>
                  <w:jc w:val="right"/>
                  <w:rPr>
                    <w:rFonts w:ascii="Arial" w:hAnsi="Arial" w:cs="Arial"/>
                    <w:b/>
                  </w:rPr>
                </w:pPr>
                <w:r>
                  <w:rPr>
                    <w:rFonts w:ascii="Arial" w:hAnsi="Arial" w:cs="Arial"/>
                    <w:b/>
                  </w:rPr>
                  <w:t>Neumann János Informatikai Kar</w:t>
                </w:r>
              </w:p>
              <w:p w:rsidR="005D573D" w:rsidRPr="001F2131" w:rsidRDefault="005D573D" w:rsidP="00BC38E7">
                <w:pPr>
                  <w:jc w:val="right"/>
                  <w:rPr>
                    <w:rFonts w:ascii="Arial" w:hAnsi="Arial" w:cs="Arial"/>
                    <w:b/>
                  </w:rPr>
                </w:pPr>
              </w:p>
            </w:txbxContent>
          </v:textbox>
        </v:shape>
      </w:pict>
    </w:r>
    <w:r>
      <w:rPr>
        <w:noProof/>
      </w:rPr>
      <w:pict>
        <v:shape id="Text Box 1" o:spid="_x0000_s2053" type="#_x0000_t202" style="position:absolute;left:0;text-align:left;margin-left:399.2pt;margin-top:8.9pt;width:132.7pt;height:37.3pt;z-index:251663872;visibility:visible;mso-wrap-style:square;mso-width-percent:0;mso-wrap-distance-left:9pt;mso-wrap-distance-top:0;mso-wrap-distance-right:9pt;mso-wrap-distance-bottom:0;mso-position-horizontal-relative:page;mso-position-vertical-relative:page;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" filled="f" stroked="f">
          <v:textbox>
            <w:txbxContent>
              <w:p w:rsidR="005D573D" w:rsidRPr="001F2131" w:rsidRDefault="005D573D" w:rsidP="00BC38E7">
                <w:pPr>
                  <w:jc w:val="right"/>
                  <w:rPr>
                    <w:rFonts w:ascii="Arial" w:hAnsi="Arial" w:cs="ZapfHumanist601Ult_PFL"/>
                    <w:b/>
                  </w:rPr>
                </w:pPr>
                <w:r>
                  <w:rPr>
                    <w:rFonts w:ascii="Arial" w:hAnsi="Arial" w:cs="ZapfHumanist601Ult_PFL"/>
                    <w:b/>
                  </w:rPr>
                  <w:t>ÓBUDAI EGYETEM</w:t>
                </w:r>
              </w:p>
            </w:txbxContent>
          </v:textbox>
          <w10:wrap anchorx="page" anchory="page"/>
        </v:shape>
      </w:pict>
    </w:r>
    <w:r>
      <w:rPr>
        <w:noProof/>
      </w:rPr>
      <w:drawing>
        <wp:anchor distT="0" distB="0" distL="114300" distR="114300" simplePos="0" relativeHeight="251666944" behindDoc="0" locked="0" layoutInCell="1" allowOverlap="1" wp14:anchorId="3FB7E715" wp14:editId="0D28E2FB">
          <wp:simplePos x="0" y="0"/>
          <wp:positionH relativeFrom="page">
            <wp:posOffset>1260475</wp:posOffset>
          </wp:positionH>
          <wp:positionV relativeFrom="paragraph">
            <wp:posOffset>-328930</wp:posOffset>
          </wp:positionV>
          <wp:extent cx="582930" cy="1135380"/>
          <wp:effectExtent l="0" t="0" r="7620" b="7620"/>
          <wp:wrapNone/>
          <wp:docPr id="93" name="Kép 93"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e_cimer_szines_print_res"/>
                  <pic:cNvPicPr>
                    <a:picLocks noChangeAspect="1" noChangeArrowheads="1"/>
                  </pic:cNvPicPr>
                </pic:nvPicPr>
                <pic:blipFill>
                  <a:blip r:embed="rId1"/>
                  <a:srcRect/>
                  <a:stretch>
                    <a:fillRect/>
                  </a:stretch>
                </pic:blipFill>
                <pic:spPr bwMode="auto">
                  <a:xfrm>
                    <a:off x="0" y="0"/>
                    <a:ext cx="582930" cy="113538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73D" w:rsidRDefault="005D573D">
    <w:pPr>
      <w:pStyle w:val="lfej"/>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5CB9" w:rsidRPr="00E05D93" w:rsidRDefault="00115CB9"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6E7A98DC" wp14:editId="70471599">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115CB9" w:rsidRPr="00E05D93" w:rsidRDefault="00115CB9"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p w:rsidR="00BC06F0" w:rsidRDefault="00BC06F0">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8">
    <w:nsid w:val="489D6783"/>
    <w:multiLevelType w:val="hybridMultilevel"/>
    <w:tmpl w:val="B128EFFE"/>
    <w:lvl w:ilvl="0" w:tplc="040E000F">
      <w:start w:val="4"/>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4">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5">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6">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17">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0">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3">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7"/>
  </w:num>
  <w:num w:numId="3">
    <w:abstractNumId w:val="13"/>
  </w:num>
  <w:num w:numId="4">
    <w:abstractNumId w:val="15"/>
  </w:num>
  <w:num w:numId="5">
    <w:abstractNumId w:val="4"/>
  </w:num>
  <w:num w:numId="6">
    <w:abstractNumId w:val="3"/>
  </w:num>
  <w:num w:numId="7">
    <w:abstractNumId w:val="20"/>
  </w:num>
  <w:num w:numId="8">
    <w:abstractNumId w:val="19"/>
  </w:num>
  <w:num w:numId="9">
    <w:abstractNumId w:val="18"/>
  </w:num>
  <w:num w:numId="10">
    <w:abstractNumId w:val="17"/>
  </w:num>
  <w:num w:numId="11">
    <w:abstractNumId w:val="11"/>
  </w:num>
  <w:num w:numId="12">
    <w:abstractNumId w:val="21"/>
  </w:num>
  <w:num w:numId="13">
    <w:abstractNumId w:val="1"/>
  </w:num>
  <w:num w:numId="14">
    <w:abstractNumId w:val="9"/>
  </w:num>
  <w:num w:numId="15">
    <w:abstractNumId w:val="10"/>
  </w:num>
  <w:num w:numId="16">
    <w:abstractNumId w:val="0"/>
  </w:num>
  <w:num w:numId="17">
    <w:abstractNumId w:val="22"/>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16"/>
  </w:num>
  <w:num w:numId="23">
    <w:abstractNumId w:val="2"/>
  </w:num>
  <w:num w:numId="24">
    <w:abstractNumId w:val="6"/>
  </w:num>
  <w:num w:numId="25">
    <w:abstractNumId w:val="8"/>
  </w:num>
  <w:num w:numId="26">
    <w:abstractNumId w:val="12"/>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proofState w:spelling="clean" w:grammar="clean"/>
  <w:defaultTabStop w:val="709"/>
  <w:hyphenationZone w:val="425"/>
  <w:drawingGridHorizontalSpacing w:val="12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50471"/>
    <w:rsid w:val="00052B16"/>
    <w:rsid w:val="00055D67"/>
    <w:rsid w:val="0006213F"/>
    <w:rsid w:val="00062C7B"/>
    <w:rsid w:val="00065012"/>
    <w:rsid w:val="00065C3D"/>
    <w:rsid w:val="00065F6F"/>
    <w:rsid w:val="00067028"/>
    <w:rsid w:val="000672B5"/>
    <w:rsid w:val="00070DC8"/>
    <w:rsid w:val="0007154E"/>
    <w:rsid w:val="00071B2A"/>
    <w:rsid w:val="00073489"/>
    <w:rsid w:val="00077411"/>
    <w:rsid w:val="00077436"/>
    <w:rsid w:val="00077595"/>
    <w:rsid w:val="00081893"/>
    <w:rsid w:val="0008420E"/>
    <w:rsid w:val="00084D9C"/>
    <w:rsid w:val="000852FA"/>
    <w:rsid w:val="00085538"/>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B618E"/>
    <w:rsid w:val="000C11DF"/>
    <w:rsid w:val="000C1732"/>
    <w:rsid w:val="000C22DB"/>
    <w:rsid w:val="000C41CB"/>
    <w:rsid w:val="000C5801"/>
    <w:rsid w:val="000C6383"/>
    <w:rsid w:val="000C6BA2"/>
    <w:rsid w:val="000C774B"/>
    <w:rsid w:val="000D3495"/>
    <w:rsid w:val="000D3646"/>
    <w:rsid w:val="000D479F"/>
    <w:rsid w:val="000D7DEA"/>
    <w:rsid w:val="000E15EB"/>
    <w:rsid w:val="000E1EC5"/>
    <w:rsid w:val="000E24C3"/>
    <w:rsid w:val="000E2A96"/>
    <w:rsid w:val="000E2F81"/>
    <w:rsid w:val="000E3545"/>
    <w:rsid w:val="000E4F2C"/>
    <w:rsid w:val="000E62A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3F24"/>
    <w:rsid w:val="00115CB9"/>
    <w:rsid w:val="00122470"/>
    <w:rsid w:val="001235D0"/>
    <w:rsid w:val="001251E3"/>
    <w:rsid w:val="001266B5"/>
    <w:rsid w:val="0012676E"/>
    <w:rsid w:val="00130134"/>
    <w:rsid w:val="00131072"/>
    <w:rsid w:val="00131399"/>
    <w:rsid w:val="00132B63"/>
    <w:rsid w:val="001370E7"/>
    <w:rsid w:val="00137541"/>
    <w:rsid w:val="00137755"/>
    <w:rsid w:val="00141CDF"/>
    <w:rsid w:val="001446A2"/>
    <w:rsid w:val="00151997"/>
    <w:rsid w:val="00153AAA"/>
    <w:rsid w:val="00153D4E"/>
    <w:rsid w:val="0015428D"/>
    <w:rsid w:val="00154D1E"/>
    <w:rsid w:val="001550CC"/>
    <w:rsid w:val="0015528B"/>
    <w:rsid w:val="00156207"/>
    <w:rsid w:val="00157693"/>
    <w:rsid w:val="00157DD0"/>
    <w:rsid w:val="001606DF"/>
    <w:rsid w:val="001619D5"/>
    <w:rsid w:val="00165316"/>
    <w:rsid w:val="0017386B"/>
    <w:rsid w:val="00174BBB"/>
    <w:rsid w:val="001751F9"/>
    <w:rsid w:val="0017564B"/>
    <w:rsid w:val="001772C6"/>
    <w:rsid w:val="001776C9"/>
    <w:rsid w:val="00180381"/>
    <w:rsid w:val="001830AC"/>
    <w:rsid w:val="001857FE"/>
    <w:rsid w:val="00185ED5"/>
    <w:rsid w:val="00186951"/>
    <w:rsid w:val="00190B31"/>
    <w:rsid w:val="00193B13"/>
    <w:rsid w:val="001954FE"/>
    <w:rsid w:val="00195D50"/>
    <w:rsid w:val="00196B04"/>
    <w:rsid w:val="00196CEA"/>
    <w:rsid w:val="00197AC5"/>
    <w:rsid w:val="001A242C"/>
    <w:rsid w:val="001A2E9B"/>
    <w:rsid w:val="001A5CCE"/>
    <w:rsid w:val="001A6525"/>
    <w:rsid w:val="001B0113"/>
    <w:rsid w:val="001B0DD7"/>
    <w:rsid w:val="001B222B"/>
    <w:rsid w:val="001B25C5"/>
    <w:rsid w:val="001B2AB3"/>
    <w:rsid w:val="001B648D"/>
    <w:rsid w:val="001B6609"/>
    <w:rsid w:val="001B6D86"/>
    <w:rsid w:val="001C06EB"/>
    <w:rsid w:val="001C0BBF"/>
    <w:rsid w:val="001C145D"/>
    <w:rsid w:val="001C4868"/>
    <w:rsid w:val="001C4BBD"/>
    <w:rsid w:val="001C7148"/>
    <w:rsid w:val="001D091F"/>
    <w:rsid w:val="001D09BD"/>
    <w:rsid w:val="001D453D"/>
    <w:rsid w:val="001D5611"/>
    <w:rsid w:val="001D6501"/>
    <w:rsid w:val="001D7859"/>
    <w:rsid w:val="001E0FDA"/>
    <w:rsid w:val="001E29AD"/>
    <w:rsid w:val="001E3B11"/>
    <w:rsid w:val="001E3E22"/>
    <w:rsid w:val="001E5306"/>
    <w:rsid w:val="001E66D9"/>
    <w:rsid w:val="001E6EEA"/>
    <w:rsid w:val="001E76B8"/>
    <w:rsid w:val="001F04CA"/>
    <w:rsid w:val="001F10A6"/>
    <w:rsid w:val="001F51F8"/>
    <w:rsid w:val="001F530B"/>
    <w:rsid w:val="001F538A"/>
    <w:rsid w:val="001F53EE"/>
    <w:rsid w:val="001F75E8"/>
    <w:rsid w:val="001F7AE3"/>
    <w:rsid w:val="002030F9"/>
    <w:rsid w:val="00203DA3"/>
    <w:rsid w:val="0020480D"/>
    <w:rsid w:val="00207176"/>
    <w:rsid w:val="002106D1"/>
    <w:rsid w:val="00212164"/>
    <w:rsid w:val="00212F4B"/>
    <w:rsid w:val="00213010"/>
    <w:rsid w:val="00213E4C"/>
    <w:rsid w:val="00214717"/>
    <w:rsid w:val="002159A8"/>
    <w:rsid w:val="002162F0"/>
    <w:rsid w:val="00217027"/>
    <w:rsid w:val="002173CE"/>
    <w:rsid w:val="00222445"/>
    <w:rsid w:val="00223BB2"/>
    <w:rsid w:val="00223F8A"/>
    <w:rsid w:val="00224B84"/>
    <w:rsid w:val="0022512F"/>
    <w:rsid w:val="00226CEC"/>
    <w:rsid w:val="002277B0"/>
    <w:rsid w:val="00231DB0"/>
    <w:rsid w:val="00232632"/>
    <w:rsid w:val="002348D6"/>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5807"/>
    <w:rsid w:val="00296D8F"/>
    <w:rsid w:val="002A38D5"/>
    <w:rsid w:val="002A50EC"/>
    <w:rsid w:val="002A662E"/>
    <w:rsid w:val="002B069B"/>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555C"/>
    <w:rsid w:val="002D7E89"/>
    <w:rsid w:val="002E252C"/>
    <w:rsid w:val="002E3955"/>
    <w:rsid w:val="002E486B"/>
    <w:rsid w:val="002E4946"/>
    <w:rsid w:val="002E60B4"/>
    <w:rsid w:val="002E7E66"/>
    <w:rsid w:val="002F0057"/>
    <w:rsid w:val="002F0EDE"/>
    <w:rsid w:val="002F15D2"/>
    <w:rsid w:val="002F3EA8"/>
    <w:rsid w:val="0030050F"/>
    <w:rsid w:val="00302D7E"/>
    <w:rsid w:val="00306838"/>
    <w:rsid w:val="00306C60"/>
    <w:rsid w:val="0031005D"/>
    <w:rsid w:val="00310499"/>
    <w:rsid w:val="003105B8"/>
    <w:rsid w:val="0031061B"/>
    <w:rsid w:val="0031064E"/>
    <w:rsid w:val="00314012"/>
    <w:rsid w:val="0031486A"/>
    <w:rsid w:val="0031574D"/>
    <w:rsid w:val="00315BD0"/>
    <w:rsid w:val="00317C72"/>
    <w:rsid w:val="00321B05"/>
    <w:rsid w:val="00322155"/>
    <w:rsid w:val="003230E0"/>
    <w:rsid w:val="00323C92"/>
    <w:rsid w:val="003258AA"/>
    <w:rsid w:val="00327D19"/>
    <w:rsid w:val="00330B66"/>
    <w:rsid w:val="003313D9"/>
    <w:rsid w:val="00331C2C"/>
    <w:rsid w:val="00331D51"/>
    <w:rsid w:val="0033323E"/>
    <w:rsid w:val="00333DEC"/>
    <w:rsid w:val="003341C9"/>
    <w:rsid w:val="00334DE1"/>
    <w:rsid w:val="003379AB"/>
    <w:rsid w:val="00337AC9"/>
    <w:rsid w:val="00337E77"/>
    <w:rsid w:val="003412E9"/>
    <w:rsid w:val="003419F2"/>
    <w:rsid w:val="00342903"/>
    <w:rsid w:val="00345488"/>
    <w:rsid w:val="00345ED8"/>
    <w:rsid w:val="00350533"/>
    <w:rsid w:val="00351127"/>
    <w:rsid w:val="0035162A"/>
    <w:rsid w:val="00351AE7"/>
    <w:rsid w:val="003531BC"/>
    <w:rsid w:val="003534ED"/>
    <w:rsid w:val="003538A8"/>
    <w:rsid w:val="003562EE"/>
    <w:rsid w:val="00356A53"/>
    <w:rsid w:val="00356CD5"/>
    <w:rsid w:val="00357439"/>
    <w:rsid w:val="00357DA1"/>
    <w:rsid w:val="00360EE4"/>
    <w:rsid w:val="00366185"/>
    <w:rsid w:val="00370835"/>
    <w:rsid w:val="00370B2F"/>
    <w:rsid w:val="003712A0"/>
    <w:rsid w:val="00371E8B"/>
    <w:rsid w:val="003722D0"/>
    <w:rsid w:val="00374296"/>
    <w:rsid w:val="00376317"/>
    <w:rsid w:val="00377F14"/>
    <w:rsid w:val="003801DF"/>
    <w:rsid w:val="0038137B"/>
    <w:rsid w:val="003819D8"/>
    <w:rsid w:val="00382EFB"/>
    <w:rsid w:val="003844BA"/>
    <w:rsid w:val="003846E9"/>
    <w:rsid w:val="003866F1"/>
    <w:rsid w:val="00386E87"/>
    <w:rsid w:val="00390CC8"/>
    <w:rsid w:val="0039236A"/>
    <w:rsid w:val="0039267E"/>
    <w:rsid w:val="00392F90"/>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552C"/>
    <w:rsid w:val="003E6B3F"/>
    <w:rsid w:val="003E733D"/>
    <w:rsid w:val="003F0E9B"/>
    <w:rsid w:val="003F1C99"/>
    <w:rsid w:val="003F313E"/>
    <w:rsid w:val="003F3234"/>
    <w:rsid w:val="003F393B"/>
    <w:rsid w:val="003F7E8E"/>
    <w:rsid w:val="00401438"/>
    <w:rsid w:val="004025F0"/>
    <w:rsid w:val="0040278B"/>
    <w:rsid w:val="00402D4A"/>
    <w:rsid w:val="00405990"/>
    <w:rsid w:val="00416EA2"/>
    <w:rsid w:val="00416F8D"/>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D67"/>
    <w:rsid w:val="00452F69"/>
    <w:rsid w:val="00454DC4"/>
    <w:rsid w:val="00455195"/>
    <w:rsid w:val="00455F44"/>
    <w:rsid w:val="00457709"/>
    <w:rsid w:val="0046020F"/>
    <w:rsid w:val="00462206"/>
    <w:rsid w:val="00462657"/>
    <w:rsid w:val="00462EFD"/>
    <w:rsid w:val="00462F78"/>
    <w:rsid w:val="00463156"/>
    <w:rsid w:val="004640DA"/>
    <w:rsid w:val="00464E00"/>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716A"/>
    <w:rsid w:val="004876D4"/>
    <w:rsid w:val="004920D1"/>
    <w:rsid w:val="004928C2"/>
    <w:rsid w:val="00492F85"/>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738"/>
    <w:rsid w:val="00507923"/>
    <w:rsid w:val="00507935"/>
    <w:rsid w:val="00507AB5"/>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F8E"/>
    <w:rsid w:val="00536B9B"/>
    <w:rsid w:val="00541AE6"/>
    <w:rsid w:val="00543C4C"/>
    <w:rsid w:val="00550527"/>
    <w:rsid w:val="005511DB"/>
    <w:rsid w:val="005516E9"/>
    <w:rsid w:val="0055483D"/>
    <w:rsid w:val="00554C05"/>
    <w:rsid w:val="00556EED"/>
    <w:rsid w:val="005572AF"/>
    <w:rsid w:val="00561202"/>
    <w:rsid w:val="005614F5"/>
    <w:rsid w:val="00563411"/>
    <w:rsid w:val="00564516"/>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D7D"/>
    <w:rsid w:val="005C6DBE"/>
    <w:rsid w:val="005C7147"/>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3B4F"/>
    <w:rsid w:val="005F4A6D"/>
    <w:rsid w:val="005F56D3"/>
    <w:rsid w:val="005F5A8B"/>
    <w:rsid w:val="005F672C"/>
    <w:rsid w:val="005F67E3"/>
    <w:rsid w:val="005F7091"/>
    <w:rsid w:val="0060219D"/>
    <w:rsid w:val="00603DB3"/>
    <w:rsid w:val="006055D4"/>
    <w:rsid w:val="0060560F"/>
    <w:rsid w:val="006073A8"/>
    <w:rsid w:val="00611C22"/>
    <w:rsid w:val="00612B8D"/>
    <w:rsid w:val="00614470"/>
    <w:rsid w:val="00614C53"/>
    <w:rsid w:val="006204C2"/>
    <w:rsid w:val="0062084D"/>
    <w:rsid w:val="006208D0"/>
    <w:rsid w:val="00623AA7"/>
    <w:rsid w:val="00624066"/>
    <w:rsid w:val="00625050"/>
    <w:rsid w:val="0062660C"/>
    <w:rsid w:val="00626813"/>
    <w:rsid w:val="00627BFC"/>
    <w:rsid w:val="00630372"/>
    <w:rsid w:val="006321D7"/>
    <w:rsid w:val="00632956"/>
    <w:rsid w:val="006339A6"/>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29F1"/>
    <w:rsid w:val="00683752"/>
    <w:rsid w:val="0068454D"/>
    <w:rsid w:val="006855B1"/>
    <w:rsid w:val="00685AA5"/>
    <w:rsid w:val="00686A34"/>
    <w:rsid w:val="00686B6E"/>
    <w:rsid w:val="006874BD"/>
    <w:rsid w:val="00690969"/>
    <w:rsid w:val="006921C8"/>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4066"/>
    <w:rsid w:val="006F6FA4"/>
    <w:rsid w:val="006F6FC8"/>
    <w:rsid w:val="006F6FF8"/>
    <w:rsid w:val="006F7866"/>
    <w:rsid w:val="006F78DD"/>
    <w:rsid w:val="006F7B0B"/>
    <w:rsid w:val="0070105E"/>
    <w:rsid w:val="00701D58"/>
    <w:rsid w:val="007034F8"/>
    <w:rsid w:val="007035C5"/>
    <w:rsid w:val="007046B0"/>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571A"/>
    <w:rsid w:val="00755C4C"/>
    <w:rsid w:val="00756A6D"/>
    <w:rsid w:val="00757E0F"/>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543E"/>
    <w:rsid w:val="0079704B"/>
    <w:rsid w:val="007A0873"/>
    <w:rsid w:val="007A2831"/>
    <w:rsid w:val="007A4219"/>
    <w:rsid w:val="007A423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FF1"/>
    <w:rsid w:val="007D004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A22"/>
    <w:rsid w:val="007F7774"/>
    <w:rsid w:val="007F7B72"/>
    <w:rsid w:val="0080006C"/>
    <w:rsid w:val="008016FB"/>
    <w:rsid w:val="008030D3"/>
    <w:rsid w:val="008043B6"/>
    <w:rsid w:val="00805E3D"/>
    <w:rsid w:val="0080633D"/>
    <w:rsid w:val="00806B09"/>
    <w:rsid w:val="00815547"/>
    <w:rsid w:val="00815914"/>
    <w:rsid w:val="00817696"/>
    <w:rsid w:val="00817BF5"/>
    <w:rsid w:val="00817BFC"/>
    <w:rsid w:val="0082041D"/>
    <w:rsid w:val="008210CE"/>
    <w:rsid w:val="00821FB2"/>
    <w:rsid w:val="00823236"/>
    <w:rsid w:val="00824C30"/>
    <w:rsid w:val="00825197"/>
    <w:rsid w:val="00830917"/>
    <w:rsid w:val="00831384"/>
    <w:rsid w:val="008314FC"/>
    <w:rsid w:val="00831614"/>
    <w:rsid w:val="008321D0"/>
    <w:rsid w:val="00832556"/>
    <w:rsid w:val="008325F4"/>
    <w:rsid w:val="00832B4D"/>
    <w:rsid w:val="00832D34"/>
    <w:rsid w:val="00837C7A"/>
    <w:rsid w:val="00837D15"/>
    <w:rsid w:val="00841985"/>
    <w:rsid w:val="00841D21"/>
    <w:rsid w:val="00843C2A"/>
    <w:rsid w:val="00843E92"/>
    <w:rsid w:val="00847C12"/>
    <w:rsid w:val="008505CB"/>
    <w:rsid w:val="00851DA7"/>
    <w:rsid w:val="0085210E"/>
    <w:rsid w:val="0085454C"/>
    <w:rsid w:val="00855D84"/>
    <w:rsid w:val="00857359"/>
    <w:rsid w:val="008600F7"/>
    <w:rsid w:val="0086085D"/>
    <w:rsid w:val="0086552E"/>
    <w:rsid w:val="00866278"/>
    <w:rsid w:val="00872245"/>
    <w:rsid w:val="00873DB8"/>
    <w:rsid w:val="008763B8"/>
    <w:rsid w:val="008769B4"/>
    <w:rsid w:val="0087795C"/>
    <w:rsid w:val="00877EC6"/>
    <w:rsid w:val="008817AA"/>
    <w:rsid w:val="00882976"/>
    <w:rsid w:val="00882BA0"/>
    <w:rsid w:val="00883169"/>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8A7"/>
    <w:rsid w:val="008A465F"/>
    <w:rsid w:val="008A5F04"/>
    <w:rsid w:val="008A7306"/>
    <w:rsid w:val="008A7E97"/>
    <w:rsid w:val="008B1E0D"/>
    <w:rsid w:val="008B2179"/>
    <w:rsid w:val="008B313D"/>
    <w:rsid w:val="008B3B81"/>
    <w:rsid w:val="008B41A5"/>
    <w:rsid w:val="008B5452"/>
    <w:rsid w:val="008B7257"/>
    <w:rsid w:val="008C070C"/>
    <w:rsid w:val="008C0AD5"/>
    <w:rsid w:val="008C17A0"/>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713F"/>
    <w:rsid w:val="00927E10"/>
    <w:rsid w:val="00930B83"/>
    <w:rsid w:val="0093113B"/>
    <w:rsid w:val="00931CE0"/>
    <w:rsid w:val="00932091"/>
    <w:rsid w:val="00934BBC"/>
    <w:rsid w:val="0094029C"/>
    <w:rsid w:val="0094134C"/>
    <w:rsid w:val="00941B82"/>
    <w:rsid w:val="00941CC6"/>
    <w:rsid w:val="00943E5E"/>
    <w:rsid w:val="00945916"/>
    <w:rsid w:val="00946C67"/>
    <w:rsid w:val="0094748D"/>
    <w:rsid w:val="009538BC"/>
    <w:rsid w:val="009539E3"/>
    <w:rsid w:val="0095496B"/>
    <w:rsid w:val="00956500"/>
    <w:rsid w:val="00961789"/>
    <w:rsid w:val="00963391"/>
    <w:rsid w:val="0096380D"/>
    <w:rsid w:val="00964312"/>
    <w:rsid w:val="00965DB9"/>
    <w:rsid w:val="00966829"/>
    <w:rsid w:val="00970A50"/>
    <w:rsid w:val="009716BE"/>
    <w:rsid w:val="00973DAB"/>
    <w:rsid w:val="00974C10"/>
    <w:rsid w:val="00977390"/>
    <w:rsid w:val="00981ABA"/>
    <w:rsid w:val="00982283"/>
    <w:rsid w:val="00983D92"/>
    <w:rsid w:val="0098438F"/>
    <w:rsid w:val="009902DA"/>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A00DA9"/>
    <w:rsid w:val="00A04D8E"/>
    <w:rsid w:val="00A05F2E"/>
    <w:rsid w:val="00A11D23"/>
    <w:rsid w:val="00A12A4A"/>
    <w:rsid w:val="00A12CE5"/>
    <w:rsid w:val="00A14A7A"/>
    <w:rsid w:val="00A1520A"/>
    <w:rsid w:val="00A16430"/>
    <w:rsid w:val="00A17015"/>
    <w:rsid w:val="00A17308"/>
    <w:rsid w:val="00A2287F"/>
    <w:rsid w:val="00A24866"/>
    <w:rsid w:val="00A32F60"/>
    <w:rsid w:val="00A33842"/>
    <w:rsid w:val="00A34916"/>
    <w:rsid w:val="00A37D78"/>
    <w:rsid w:val="00A407DA"/>
    <w:rsid w:val="00A4165B"/>
    <w:rsid w:val="00A419F2"/>
    <w:rsid w:val="00A42D2C"/>
    <w:rsid w:val="00A42F00"/>
    <w:rsid w:val="00A42FCB"/>
    <w:rsid w:val="00A4655F"/>
    <w:rsid w:val="00A47B80"/>
    <w:rsid w:val="00A47F0E"/>
    <w:rsid w:val="00A51623"/>
    <w:rsid w:val="00A51D90"/>
    <w:rsid w:val="00A53C48"/>
    <w:rsid w:val="00A55DA5"/>
    <w:rsid w:val="00A56680"/>
    <w:rsid w:val="00A56F3F"/>
    <w:rsid w:val="00A6404D"/>
    <w:rsid w:val="00A66775"/>
    <w:rsid w:val="00A66826"/>
    <w:rsid w:val="00A67812"/>
    <w:rsid w:val="00A722F0"/>
    <w:rsid w:val="00A72331"/>
    <w:rsid w:val="00A75520"/>
    <w:rsid w:val="00A77A37"/>
    <w:rsid w:val="00A77AE0"/>
    <w:rsid w:val="00A77F48"/>
    <w:rsid w:val="00A81905"/>
    <w:rsid w:val="00A830EC"/>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7447"/>
    <w:rsid w:val="00AB7FF4"/>
    <w:rsid w:val="00AC26C8"/>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383B"/>
    <w:rsid w:val="00B1429A"/>
    <w:rsid w:val="00B14A82"/>
    <w:rsid w:val="00B14E0F"/>
    <w:rsid w:val="00B15BC2"/>
    <w:rsid w:val="00B20D25"/>
    <w:rsid w:val="00B20F3B"/>
    <w:rsid w:val="00B2171C"/>
    <w:rsid w:val="00B22351"/>
    <w:rsid w:val="00B22903"/>
    <w:rsid w:val="00B2419F"/>
    <w:rsid w:val="00B25C70"/>
    <w:rsid w:val="00B262F3"/>
    <w:rsid w:val="00B270CC"/>
    <w:rsid w:val="00B31FD3"/>
    <w:rsid w:val="00B32731"/>
    <w:rsid w:val="00B329F3"/>
    <w:rsid w:val="00B352F2"/>
    <w:rsid w:val="00B428DE"/>
    <w:rsid w:val="00B44EB1"/>
    <w:rsid w:val="00B45EA8"/>
    <w:rsid w:val="00B46903"/>
    <w:rsid w:val="00B479B5"/>
    <w:rsid w:val="00B52529"/>
    <w:rsid w:val="00B534B5"/>
    <w:rsid w:val="00B53780"/>
    <w:rsid w:val="00B546DA"/>
    <w:rsid w:val="00B54E02"/>
    <w:rsid w:val="00B57449"/>
    <w:rsid w:val="00B62A7D"/>
    <w:rsid w:val="00B62B99"/>
    <w:rsid w:val="00B63C95"/>
    <w:rsid w:val="00B6444D"/>
    <w:rsid w:val="00B64517"/>
    <w:rsid w:val="00B647A5"/>
    <w:rsid w:val="00B64BBE"/>
    <w:rsid w:val="00B7268F"/>
    <w:rsid w:val="00B73E9A"/>
    <w:rsid w:val="00B741C7"/>
    <w:rsid w:val="00B75BA3"/>
    <w:rsid w:val="00B75FE5"/>
    <w:rsid w:val="00B80305"/>
    <w:rsid w:val="00B8272D"/>
    <w:rsid w:val="00B839CF"/>
    <w:rsid w:val="00B84068"/>
    <w:rsid w:val="00B86790"/>
    <w:rsid w:val="00B87D9F"/>
    <w:rsid w:val="00B91D78"/>
    <w:rsid w:val="00B93758"/>
    <w:rsid w:val="00B9434B"/>
    <w:rsid w:val="00B94E89"/>
    <w:rsid w:val="00B95BDB"/>
    <w:rsid w:val="00B9656C"/>
    <w:rsid w:val="00B96BB7"/>
    <w:rsid w:val="00B96CAE"/>
    <w:rsid w:val="00BA0FBB"/>
    <w:rsid w:val="00BA107F"/>
    <w:rsid w:val="00BA143A"/>
    <w:rsid w:val="00BA1B1C"/>
    <w:rsid w:val="00BB03F2"/>
    <w:rsid w:val="00BB1375"/>
    <w:rsid w:val="00BB2FD5"/>
    <w:rsid w:val="00BB4895"/>
    <w:rsid w:val="00BC06F0"/>
    <w:rsid w:val="00BC37AF"/>
    <w:rsid w:val="00BC407E"/>
    <w:rsid w:val="00BC474A"/>
    <w:rsid w:val="00BC54B6"/>
    <w:rsid w:val="00BC6A5A"/>
    <w:rsid w:val="00BC7D98"/>
    <w:rsid w:val="00BD024B"/>
    <w:rsid w:val="00BD2BDB"/>
    <w:rsid w:val="00BD41B9"/>
    <w:rsid w:val="00BD4CBF"/>
    <w:rsid w:val="00BD73FB"/>
    <w:rsid w:val="00BE3EEA"/>
    <w:rsid w:val="00BE49D0"/>
    <w:rsid w:val="00BE4E23"/>
    <w:rsid w:val="00BE6FC0"/>
    <w:rsid w:val="00BE7C69"/>
    <w:rsid w:val="00BF04F4"/>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697D"/>
    <w:rsid w:val="00C56B60"/>
    <w:rsid w:val="00C57E5E"/>
    <w:rsid w:val="00C60637"/>
    <w:rsid w:val="00C6261E"/>
    <w:rsid w:val="00C64991"/>
    <w:rsid w:val="00C659AB"/>
    <w:rsid w:val="00C65D87"/>
    <w:rsid w:val="00C65F33"/>
    <w:rsid w:val="00C70597"/>
    <w:rsid w:val="00C71DC5"/>
    <w:rsid w:val="00C726CC"/>
    <w:rsid w:val="00C74223"/>
    <w:rsid w:val="00C753AC"/>
    <w:rsid w:val="00C75DFB"/>
    <w:rsid w:val="00C7794B"/>
    <w:rsid w:val="00C82A48"/>
    <w:rsid w:val="00C8524F"/>
    <w:rsid w:val="00C852DB"/>
    <w:rsid w:val="00C86572"/>
    <w:rsid w:val="00C9142B"/>
    <w:rsid w:val="00C91438"/>
    <w:rsid w:val="00C92126"/>
    <w:rsid w:val="00C94326"/>
    <w:rsid w:val="00C949A9"/>
    <w:rsid w:val="00C94DE8"/>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6AC"/>
    <w:rsid w:val="00D27705"/>
    <w:rsid w:val="00D27788"/>
    <w:rsid w:val="00D30983"/>
    <w:rsid w:val="00D31915"/>
    <w:rsid w:val="00D31C90"/>
    <w:rsid w:val="00D3313B"/>
    <w:rsid w:val="00D34549"/>
    <w:rsid w:val="00D34A2A"/>
    <w:rsid w:val="00D35D84"/>
    <w:rsid w:val="00D36323"/>
    <w:rsid w:val="00D37048"/>
    <w:rsid w:val="00D370AF"/>
    <w:rsid w:val="00D37A19"/>
    <w:rsid w:val="00D40EC9"/>
    <w:rsid w:val="00D416EB"/>
    <w:rsid w:val="00D44320"/>
    <w:rsid w:val="00D509EC"/>
    <w:rsid w:val="00D50E80"/>
    <w:rsid w:val="00D51CEF"/>
    <w:rsid w:val="00D528DE"/>
    <w:rsid w:val="00D538E1"/>
    <w:rsid w:val="00D6221A"/>
    <w:rsid w:val="00D665D3"/>
    <w:rsid w:val="00D6683E"/>
    <w:rsid w:val="00D67F68"/>
    <w:rsid w:val="00D701D2"/>
    <w:rsid w:val="00D70F79"/>
    <w:rsid w:val="00D71959"/>
    <w:rsid w:val="00D739CC"/>
    <w:rsid w:val="00D73F52"/>
    <w:rsid w:val="00D77570"/>
    <w:rsid w:val="00D8250D"/>
    <w:rsid w:val="00D85B9C"/>
    <w:rsid w:val="00D86D3B"/>
    <w:rsid w:val="00D87A69"/>
    <w:rsid w:val="00D92887"/>
    <w:rsid w:val="00D934B1"/>
    <w:rsid w:val="00D947C9"/>
    <w:rsid w:val="00D94A2C"/>
    <w:rsid w:val="00D950F9"/>
    <w:rsid w:val="00D97214"/>
    <w:rsid w:val="00D97DDF"/>
    <w:rsid w:val="00DA24E5"/>
    <w:rsid w:val="00DA786D"/>
    <w:rsid w:val="00DB05F9"/>
    <w:rsid w:val="00DB295C"/>
    <w:rsid w:val="00DB2C7D"/>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380"/>
    <w:rsid w:val="00E16926"/>
    <w:rsid w:val="00E2148E"/>
    <w:rsid w:val="00E21F69"/>
    <w:rsid w:val="00E22561"/>
    <w:rsid w:val="00E25B76"/>
    <w:rsid w:val="00E27329"/>
    <w:rsid w:val="00E27D1A"/>
    <w:rsid w:val="00E30876"/>
    <w:rsid w:val="00E32DEB"/>
    <w:rsid w:val="00E345E8"/>
    <w:rsid w:val="00E35FF1"/>
    <w:rsid w:val="00E36ADA"/>
    <w:rsid w:val="00E404F3"/>
    <w:rsid w:val="00E40796"/>
    <w:rsid w:val="00E40ADA"/>
    <w:rsid w:val="00E420F4"/>
    <w:rsid w:val="00E42BDB"/>
    <w:rsid w:val="00E4483C"/>
    <w:rsid w:val="00E44C75"/>
    <w:rsid w:val="00E453DA"/>
    <w:rsid w:val="00E46062"/>
    <w:rsid w:val="00E47058"/>
    <w:rsid w:val="00E50049"/>
    <w:rsid w:val="00E52A8B"/>
    <w:rsid w:val="00E530FA"/>
    <w:rsid w:val="00E5338A"/>
    <w:rsid w:val="00E53B37"/>
    <w:rsid w:val="00E53F74"/>
    <w:rsid w:val="00E56625"/>
    <w:rsid w:val="00E567BF"/>
    <w:rsid w:val="00E57268"/>
    <w:rsid w:val="00E57DA4"/>
    <w:rsid w:val="00E57EF8"/>
    <w:rsid w:val="00E61512"/>
    <w:rsid w:val="00E62679"/>
    <w:rsid w:val="00E64225"/>
    <w:rsid w:val="00E65E24"/>
    <w:rsid w:val="00E66704"/>
    <w:rsid w:val="00E6682F"/>
    <w:rsid w:val="00E66AFE"/>
    <w:rsid w:val="00E71675"/>
    <w:rsid w:val="00E753CE"/>
    <w:rsid w:val="00E8138F"/>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E029F"/>
    <w:rsid w:val="00EE02ED"/>
    <w:rsid w:val="00EE042F"/>
    <w:rsid w:val="00EE1363"/>
    <w:rsid w:val="00EE16AD"/>
    <w:rsid w:val="00EE455C"/>
    <w:rsid w:val="00EE5EBD"/>
    <w:rsid w:val="00EF0B99"/>
    <w:rsid w:val="00EF0C05"/>
    <w:rsid w:val="00EF155A"/>
    <w:rsid w:val="00EF229D"/>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200F8"/>
    <w:rsid w:val="00F20E55"/>
    <w:rsid w:val="00F21244"/>
    <w:rsid w:val="00F2142D"/>
    <w:rsid w:val="00F21834"/>
    <w:rsid w:val="00F21B71"/>
    <w:rsid w:val="00F22959"/>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71D9"/>
    <w:rsid w:val="00F474A0"/>
    <w:rsid w:val="00F50D6C"/>
    <w:rsid w:val="00F52B23"/>
    <w:rsid w:val="00F53EBC"/>
    <w:rsid w:val="00F560B6"/>
    <w:rsid w:val="00F568D7"/>
    <w:rsid w:val="00F56EF0"/>
    <w:rsid w:val="00F60219"/>
    <w:rsid w:val="00F6076C"/>
    <w:rsid w:val="00F62CD1"/>
    <w:rsid w:val="00F62EE3"/>
    <w:rsid w:val="00F645D6"/>
    <w:rsid w:val="00F67DED"/>
    <w:rsid w:val="00F67FAD"/>
    <w:rsid w:val="00F7154F"/>
    <w:rsid w:val="00F72AC0"/>
    <w:rsid w:val="00F74B86"/>
    <w:rsid w:val="00F75B06"/>
    <w:rsid w:val="00F75E10"/>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A34"/>
    <w:rsid w:val="00FA3DB8"/>
    <w:rsid w:val="00FA48F1"/>
    <w:rsid w:val="00FA571D"/>
    <w:rsid w:val="00FA6348"/>
    <w:rsid w:val="00FA6FFE"/>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9D1918"/>
    <w:pPr>
      <w:spacing w:after="0"/>
      <w:ind w:left="480" w:hanging="480"/>
      <w:jc w:val="left"/>
    </w:pPr>
    <w:rPr>
      <w:rFonts w:asciiTheme="minorHAnsi" w:hAnsiTheme="minorHAnsi"/>
      <w:b/>
      <w:bCs/>
      <w:sz w:val="20"/>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9D1918"/>
    <w:pPr>
      <w:spacing w:after="0"/>
      <w:ind w:left="480" w:hanging="480"/>
      <w:jc w:val="left"/>
    </w:pPr>
    <w:rPr>
      <w:rFonts w:asciiTheme="minorHAnsi" w:hAnsiTheme="minorHAnsi"/>
      <w:b/>
      <w:bCs/>
      <w:sz w:val="20"/>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hyperlink" Target="http://hu.wikipedia.org/wiki/Altostratus" TargetMode="External"/><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chart" Target="charts/chart1.xml"/><Relationship Id="rId11" Type="http://schemas.openxmlformats.org/officeDocument/2006/relationships/header" Target="head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3" Type="http://schemas.openxmlformats.org/officeDocument/2006/relationships/hyperlink" Target="http://hu.wikipedia.org/wiki/Cirrostratus" TargetMode="External"/><Relationship Id="rId58" Type="http://schemas.openxmlformats.org/officeDocument/2006/relationships/hyperlink" Target="http://hu.wikipedia.org/wiki/Gomolyfelh%C5%91" TargetMode="External"/><Relationship Id="rId5" Type="http://schemas.openxmlformats.org/officeDocument/2006/relationships/settings" Target="settings.xml"/><Relationship Id="rId61" Type="http://schemas.openxmlformats.org/officeDocument/2006/relationships/image" Target="media/image41.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hyperlink" Target="http://hu.wikipedia.org/w/index.php?title=Stratocumulus&amp;action=edit&amp;redlink=1" TargetMode="Externa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hu.wikipedia.org/wiki/Cirrus"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hu.wikipedia.org/wiki/Nimbostratus" TargetMode="External"/><Relationship Id="rId20" Type="http://schemas.openxmlformats.org/officeDocument/2006/relationships/image" Target="media/image11.png"/><Relationship Id="rId41" Type="http://schemas.openxmlformats.org/officeDocument/2006/relationships/image" Target="media/image31.jpeg"/><Relationship Id="rId54" Type="http://schemas.openxmlformats.org/officeDocument/2006/relationships/hyperlink" Target="http://hu.wikipedia.org/wiki/Altocumulus"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6.png"/><Relationship Id="rId49" Type="http://schemas.openxmlformats.org/officeDocument/2006/relationships/image" Target="media/image39.emf"/><Relationship Id="rId57" Type="http://schemas.openxmlformats.org/officeDocument/2006/relationships/hyperlink" Target="http://hu.wikipedia.org/wiki/Stratus" TargetMode="External"/><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hyperlink" Target="http://hu.wikipedia.org/wiki/Cirrocumulus" TargetMode="External"/><Relationship Id="rId60" Type="http://schemas.openxmlformats.org/officeDocument/2006/relationships/hyperlink" Target="http://hu.wikipedia.org/wiki/Cumulonimbus" TargetMode="Externa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9.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4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407057408"/>
        <c:axId val="407022400"/>
        <c:axId val="0"/>
      </c:bar3DChart>
      <c:catAx>
        <c:axId val="407057408"/>
        <c:scaling>
          <c:orientation val="minMax"/>
        </c:scaling>
        <c:delete val="0"/>
        <c:axPos val="b"/>
        <c:numFmt formatCode="General" sourceLinked="0"/>
        <c:majorTickMark val="out"/>
        <c:minorTickMark val="none"/>
        <c:tickLblPos val="nextTo"/>
        <c:crossAx val="407022400"/>
        <c:crosses val="autoZero"/>
        <c:auto val="1"/>
        <c:lblAlgn val="ctr"/>
        <c:lblOffset val="100"/>
        <c:noMultiLvlLbl val="0"/>
      </c:catAx>
      <c:valAx>
        <c:axId val="407022400"/>
        <c:scaling>
          <c:orientation val="minMax"/>
        </c:scaling>
        <c:delete val="0"/>
        <c:axPos val="l"/>
        <c:majorGridlines/>
        <c:numFmt formatCode="0.00%" sourceLinked="1"/>
        <c:majorTickMark val="out"/>
        <c:minorTickMark val="none"/>
        <c:tickLblPos val="nextTo"/>
        <c:crossAx val="4070574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6F4A7483-4D7A-4869-9172-C413F4639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66</Pages>
  <Words>20249</Words>
  <Characters>139723</Characters>
  <Application>Microsoft Office Word</Application>
  <DocSecurity>0</DocSecurity>
  <Lines>1164</Lines>
  <Paragraphs>31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59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18</cp:revision>
  <cp:lastPrinted>2014-04-16T09:03:00Z</cp:lastPrinted>
  <dcterms:created xsi:type="dcterms:W3CDTF">2014-12-30T20:48:00Z</dcterms:created>
  <dcterms:modified xsi:type="dcterms:W3CDTF">2014-12-30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